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2DDE8D50" w:rsidR="006E4797" w:rsidRDefault="00551D82" w:rsidP="001C4E8B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b/>
          <w:color w:val="000000"/>
        </w:rPr>
        <w:t>TITLE:</w:t>
      </w:r>
    </w:p>
    <w:p w14:paraId="1ECEC501" w14:textId="236C7BF9" w:rsidR="00635DB2" w:rsidRPr="00635DB2" w:rsidRDefault="00635DB2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 w:rsidRPr="00635DB2">
        <w:rPr>
          <w:rFonts w:asciiTheme="majorHAnsi" w:eastAsia="DengXian" w:hAnsiTheme="majorHAnsi" w:cstheme="majorHAnsi"/>
          <w:kern w:val="2"/>
          <w:lang w:eastAsia="zh-CN"/>
        </w:rPr>
        <w:t>Microsurgical Skills of Establishing Permanent Jugular Vein Cannulation in Rat</w:t>
      </w:r>
      <w:r w:rsidR="00073ADA">
        <w:rPr>
          <w:rFonts w:asciiTheme="majorHAnsi" w:eastAsia="DengXian" w:hAnsiTheme="majorHAnsi" w:cstheme="majorHAnsi"/>
          <w:kern w:val="2"/>
          <w:lang w:eastAsia="zh-CN"/>
        </w:rPr>
        <w:t>s</w:t>
      </w:r>
      <w:r w:rsidRPr="00635DB2">
        <w:rPr>
          <w:rFonts w:asciiTheme="majorHAnsi" w:eastAsia="DengXian" w:hAnsiTheme="majorHAnsi" w:cstheme="majorHAnsi"/>
          <w:kern w:val="2"/>
          <w:lang w:eastAsia="zh-CN"/>
        </w:rPr>
        <w:t xml:space="preserve"> for </w:t>
      </w:r>
      <w:r w:rsidR="0004270D">
        <w:rPr>
          <w:rFonts w:asciiTheme="majorHAnsi" w:eastAsia="DengXian" w:hAnsiTheme="majorHAnsi" w:cstheme="majorHAnsi"/>
          <w:kern w:val="2"/>
          <w:lang w:eastAsia="zh-CN"/>
        </w:rPr>
        <w:t>Serial</w:t>
      </w:r>
      <w:r w:rsidRPr="00635DB2">
        <w:rPr>
          <w:rFonts w:asciiTheme="majorHAnsi" w:eastAsia="DengXian" w:hAnsiTheme="majorHAnsi" w:cstheme="majorHAnsi"/>
          <w:kern w:val="2"/>
          <w:lang w:eastAsia="zh-CN"/>
        </w:rPr>
        <w:t xml:space="preserve"> Blood Sampling of Orally Administered Drug</w:t>
      </w:r>
    </w:p>
    <w:p w14:paraId="06C0C87E" w14:textId="77777777" w:rsidR="006E4797" w:rsidRDefault="006E4797" w:rsidP="001C4E8B">
      <w:pPr>
        <w:rPr>
          <w:b/>
        </w:rPr>
      </w:pPr>
    </w:p>
    <w:p w14:paraId="2CD8481E" w14:textId="23AD122F" w:rsidR="006E4797" w:rsidRDefault="00551D82" w:rsidP="001C4E8B">
      <w:pPr>
        <w:rPr>
          <w:color w:val="808080"/>
        </w:rPr>
      </w:pPr>
      <w:r>
        <w:rPr>
          <w:b/>
        </w:rPr>
        <w:t>AUTHORS AND AFFILIATIONS:</w:t>
      </w:r>
    </w:p>
    <w:p w14:paraId="2B05F12D" w14:textId="75949951" w:rsidR="006024DD" w:rsidRPr="005D7452" w:rsidRDefault="006024DD" w:rsidP="001C4E8B">
      <w:pPr>
        <w:rPr>
          <w:rFonts w:asciiTheme="majorHAnsi" w:hAnsiTheme="majorHAnsi" w:cstheme="majorHAnsi"/>
        </w:rPr>
      </w:pPr>
      <w:proofErr w:type="spellStart"/>
      <w:r w:rsidRPr="00BC749E">
        <w:rPr>
          <w:rFonts w:asciiTheme="majorHAnsi" w:hAnsiTheme="majorHAnsi" w:cstheme="majorHAnsi"/>
        </w:rPr>
        <w:t>Weijia</w:t>
      </w:r>
      <w:proofErr w:type="spellEnd"/>
      <w:r w:rsidRPr="00BC749E">
        <w:rPr>
          <w:rFonts w:asciiTheme="majorHAnsi" w:hAnsiTheme="majorHAnsi" w:cstheme="majorHAnsi"/>
        </w:rPr>
        <w:t xml:space="preserve"> Lu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="00E97012">
        <w:rPr>
          <w:rFonts w:asciiTheme="majorHAnsi" w:hAnsiTheme="majorHAnsi" w:cstheme="majorHAnsi" w:hint="eastAsia"/>
          <w:vertAlign w:val="superscript"/>
          <w:lang w:eastAsia="zh-CN"/>
        </w:rPr>
        <w:t>*</w:t>
      </w:r>
      <w:r w:rsidRPr="00BC749E">
        <w:rPr>
          <w:rFonts w:asciiTheme="majorHAnsi" w:hAnsiTheme="majorHAnsi" w:cstheme="majorHAnsi"/>
        </w:rPr>
        <w:t xml:space="preserve">, </w:t>
      </w:r>
      <w:proofErr w:type="spellStart"/>
      <w:r w:rsidRPr="00BC749E">
        <w:rPr>
          <w:rFonts w:asciiTheme="majorHAnsi" w:hAnsiTheme="majorHAnsi" w:cstheme="majorHAnsi"/>
        </w:rPr>
        <w:t>Ruimin</w:t>
      </w:r>
      <w:proofErr w:type="spellEnd"/>
      <w:r w:rsidRPr="00BC749E">
        <w:rPr>
          <w:rFonts w:asciiTheme="majorHAnsi" w:hAnsiTheme="majorHAnsi" w:cstheme="majorHAnsi"/>
        </w:rPr>
        <w:t xml:space="preserve"> Miao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="00E97012">
        <w:rPr>
          <w:rFonts w:asciiTheme="majorHAnsi" w:hAnsiTheme="majorHAnsi" w:cstheme="majorHAnsi" w:hint="eastAsia"/>
          <w:vertAlign w:val="superscript"/>
          <w:lang w:eastAsia="zh-CN"/>
        </w:rPr>
        <w:t>*</w:t>
      </w:r>
      <w:r w:rsidRPr="00BC749E">
        <w:rPr>
          <w:rFonts w:asciiTheme="majorHAnsi" w:hAnsiTheme="majorHAnsi" w:cstheme="majorHAnsi"/>
        </w:rPr>
        <w:t xml:space="preserve">, </w:t>
      </w:r>
      <w:proofErr w:type="spellStart"/>
      <w:r w:rsidRPr="00BC749E">
        <w:rPr>
          <w:rFonts w:asciiTheme="majorHAnsi" w:hAnsiTheme="majorHAnsi" w:cstheme="majorHAnsi"/>
        </w:rPr>
        <w:t>Sijun</w:t>
      </w:r>
      <w:proofErr w:type="spellEnd"/>
      <w:r w:rsidRPr="00BC749E">
        <w:rPr>
          <w:rFonts w:asciiTheme="majorHAnsi" w:hAnsiTheme="majorHAnsi" w:cstheme="majorHAnsi"/>
        </w:rPr>
        <w:t xml:space="preserve"> Hu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Pr="00BC749E">
        <w:rPr>
          <w:rFonts w:asciiTheme="majorHAnsi" w:hAnsiTheme="majorHAnsi" w:cstheme="majorHAnsi"/>
        </w:rPr>
        <w:t>, Junhong Liu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Pr="00BC749E">
        <w:rPr>
          <w:rFonts w:asciiTheme="majorHAnsi" w:hAnsiTheme="majorHAnsi" w:cstheme="majorHAnsi"/>
        </w:rPr>
        <w:t xml:space="preserve">, </w:t>
      </w:r>
      <w:proofErr w:type="spellStart"/>
      <w:r w:rsidRPr="00BC749E">
        <w:rPr>
          <w:rFonts w:asciiTheme="majorHAnsi" w:hAnsiTheme="majorHAnsi" w:cstheme="majorHAnsi"/>
        </w:rPr>
        <w:t>Fanqi</w:t>
      </w:r>
      <w:proofErr w:type="spellEnd"/>
      <w:r w:rsidRPr="00BC749E">
        <w:rPr>
          <w:rFonts w:asciiTheme="majorHAnsi" w:hAnsiTheme="majorHAnsi" w:cstheme="majorHAnsi"/>
        </w:rPr>
        <w:t xml:space="preserve"> Jin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Pr="00BC749E">
        <w:rPr>
          <w:rFonts w:asciiTheme="majorHAnsi" w:hAnsiTheme="majorHAnsi" w:cstheme="majorHAnsi"/>
        </w:rPr>
        <w:t xml:space="preserve">, Rui </w:t>
      </w:r>
      <w:proofErr w:type="spellStart"/>
      <w:r w:rsidRPr="00BC749E">
        <w:rPr>
          <w:rFonts w:asciiTheme="majorHAnsi" w:hAnsiTheme="majorHAnsi" w:cstheme="majorHAnsi"/>
        </w:rPr>
        <w:t>Xue</w:t>
      </w:r>
      <w:proofErr w:type="spellEnd"/>
      <w:r w:rsidRPr="00BC749E">
        <w:rPr>
          <w:rFonts w:asciiTheme="majorHAnsi" w:hAnsiTheme="majorHAnsi" w:cstheme="majorHAnsi"/>
        </w:rPr>
        <w:t xml:space="preserve"> Zhang</w:t>
      </w:r>
      <w:r w:rsidRPr="00BC749E">
        <w:rPr>
          <w:rFonts w:asciiTheme="majorHAnsi" w:hAnsiTheme="majorHAnsi" w:cstheme="majorHAnsi"/>
          <w:vertAlign w:val="superscript"/>
        </w:rPr>
        <w:t>1</w:t>
      </w:r>
      <w:r w:rsidR="00263B0B">
        <w:rPr>
          <w:rFonts w:asciiTheme="majorHAnsi" w:hAnsiTheme="majorHAnsi" w:cstheme="majorHAnsi"/>
          <w:vertAlign w:val="superscript"/>
        </w:rPr>
        <w:t>#</w:t>
      </w:r>
    </w:p>
    <w:p w14:paraId="27AA4ABD" w14:textId="77777777" w:rsidR="00B5162A" w:rsidRPr="00BC749E" w:rsidRDefault="00B5162A" w:rsidP="001C4E8B">
      <w:pPr>
        <w:rPr>
          <w:rFonts w:asciiTheme="majorHAnsi" w:hAnsiTheme="majorHAnsi" w:cstheme="majorHAnsi"/>
        </w:rPr>
      </w:pPr>
    </w:p>
    <w:p w14:paraId="00535F2C" w14:textId="68EE9301" w:rsidR="006E4797" w:rsidRDefault="006024DD" w:rsidP="001C4E8B">
      <w:pPr>
        <w:rPr>
          <w:rFonts w:asciiTheme="majorHAnsi" w:hAnsiTheme="majorHAnsi" w:cstheme="majorHAnsi"/>
        </w:rPr>
      </w:pPr>
      <w:r w:rsidRPr="00BC749E">
        <w:rPr>
          <w:rFonts w:asciiTheme="majorHAnsi" w:hAnsiTheme="majorHAnsi" w:cstheme="majorHAnsi"/>
          <w:vertAlign w:val="superscript"/>
        </w:rPr>
        <w:t>1</w:t>
      </w:r>
      <w:r w:rsidRPr="00BC749E">
        <w:rPr>
          <w:rFonts w:asciiTheme="majorHAnsi" w:hAnsiTheme="majorHAnsi" w:cstheme="majorHAnsi"/>
        </w:rPr>
        <w:t xml:space="preserve">Institute of Medical Research, Northwestern Polytechnical University, 127 West </w:t>
      </w:r>
      <w:proofErr w:type="spellStart"/>
      <w:r w:rsidRPr="00BC749E">
        <w:rPr>
          <w:rFonts w:asciiTheme="majorHAnsi" w:hAnsiTheme="majorHAnsi" w:cstheme="majorHAnsi"/>
        </w:rPr>
        <w:t>Youyi</w:t>
      </w:r>
      <w:proofErr w:type="spellEnd"/>
      <w:r w:rsidRPr="00BC749E">
        <w:rPr>
          <w:rFonts w:asciiTheme="majorHAnsi" w:hAnsiTheme="majorHAnsi" w:cstheme="majorHAnsi"/>
        </w:rPr>
        <w:t xml:space="preserve"> Road, Xi’an, Shaanxi 710072, P.R. China</w:t>
      </w:r>
    </w:p>
    <w:p w14:paraId="27F341AF" w14:textId="77777777" w:rsidR="00B5162A" w:rsidRPr="00BC749E" w:rsidRDefault="00B5162A" w:rsidP="001C4E8B">
      <w:pPr>
        <w:rPr>
          <w:rFonts w:asciiTheme="majorHAnsi" w:hAnsiTheme="majorHAnsi" w:cstheme="majorHAnsi"/>
        </w:rPr>
      </w:pPr>
    </w:p>
    <w:p w14:paraId="5D19FF99" w14:textId="483A639D" w:rsidR="00051B3D" w:rsidRPr="00C10401" w:rsidRDefault="00051B3D" w:rsidP="00051B3D">
      <w:pPr>
        <w:rPr>
          <w:rFonts w:asciiTheme="majorHAnsi" w:hAnsiTheme="majorHAnsi" w:cstheme="majorHAnsi"/>
        </w:rPr>
      </w:pPr>
      <w:r w:rsidRPr="00C10401">
        <w:rPr>
          <w:rFonts w:asciiTheme="majorHAnsi" w:hAnsiTheme="majorHAnsi" w:cstheme="majorHAnsi"/>
        </w:rPr>
        <w:t>*</w:t>
      </w:r>
      <w:r>
        <w:rPr>
          <w:rFonts w:asciiTheme="majorHAnsi" w:hAnsiTheme="majorHAnsi" w:cstheme="majorHAnsi"/>
        </w:rPr>
        <w:t xml:space="preserve">These </w:t>
      </w:r>
      <w:r w:rsidRPr="00C10401">
        <w:rPr>
          <w:rFonts w:asciiTheme="majorHAnsi" w:hAnsiTheme="majorHAnsi" w:cstheme="majorHAnsi"/>
        </w:rPr>
        <w:t xml:space="preserve">authors </w:t>
      </w:r>
      <w:r w:rsidR="004C479A" w:rsidRPr="00C10401">
        <w:rPr>
          <w:rFonts w:asciiTheme="majorHAnsi" w:hAnsiTheme="majorHAnsi" w:cstheme="majorHAnsi"/>
        </w:rPr>
        <w:t>contribut</w:t>
      </w:r>
      <w:r w:rsidR="004C479A">
        <w:rPr>
          <w:rFonts w:asciiTheme="majorHAnsi" w:hAnsiTheme="majorHAnsi" w:cstheme="majorHAnsi"/>
        </w:rPr>
        <w:t>ed</w:t>
      </w:r>
      <w:r w:rsidR="004C479A" w:rsidRPr="00C10401">
        <w:rPr>
          <w:rFonts w:asciiTheme="majorHAnsi" w:hAnsiTheme="majorHAnsi" w:cstheme="majorHAnsi"/>
        </w:rPr>
        <w:t xml:space="preserve"> </w:t>
      </w:r>
      <w:r w:rsidRPr="00C10401">
        <w:rPr>
          <w:rFonts w:asciiTheme="majorHAnsi" w:hAnsiTheme="majorHAnsi" w:cstheme="majorHAnsi"/>
        </w:rPr>
        <w:t>equally to this work</w:t>
      </w:r>
    </w:p>
    <w:p w14:paraId="496F87B8" w14:textId="77777777" w:rsidR="00051B3D" w:rsidRPr="005D7452" w:rsidRDefault="00051B3D" w:rsidP="00051B3D">
      <w:pPr>
        <w:rPr>
          <w:sz w:val="22"/>
          <w:lang w:val="en-CA" w:eastAsia="zh-CN"/>
        </w:rPr>
      </w:pPr>
    </w:p>
    <w:p w14:paraId="56B67057" w14:textId="77777777" w:rsidR="00051B3D" w:rsidRPr="007E61E9" w:rsidRDefault="00051B3D" w:rsidP="00051B3D">
      <w:pPr>
        <w:rPr>
          <w:lang w:eastAsia="zh-CN"/>
        </w:rPr>
      </w:pPr>
      <w:r w:rsidRPr="007E61E9">
        <w:rPr>
          <w:lang w:eastAsia="zh-CN"/>
        </w:rPr>
        <w:t>Email addresses of co-authors:</w:t>
      </w:r>
    </w:p>
    <w:p w14:paraId="300092EC" w14:textId="238A8494" w:rsidR="00051B3D" w:rsidRPr="007E61E9" w:rsidRDefault="00051B3D" w:rsidP="00051B3D">
      <w:pPr>
        <w:rPr>
          <w:lang w:eastAsia="zh-CN"/>
        </w:rPr>
      </w:pPr>
      <w:proofErr w:type="spellStart"/>
      <w:r w:rsidRPr="007E61E9">
        <w:rPr>
          <w:lang w:eastAsia="zh-CN"/>
        </w:rPr>
        <w:t>Weijia</w:t>
      </w:r>
      <w:proofErr w:type="spellEnd"/>
      <w:r w:rsidRPr="007E61E9">
        <w:rPr>
          <w:lang w:eastAsia="zh-CN"/>
        </w:rPr>
        <w:t xml:space="preserve"> Lu</w:t>
      </w:r>
      <w:r>
        <w:rPr>
          <w:lang w:eastAsia="zh-CN"/>
        </w:rPr>
        <w:tab/>
      </w:r>
      <w:r w:rsidRPr="007E61E9">
        <w:rPr>
          <w:lang w:eastAsia="zh-CN"/>
        </w:rPr>
        <w:t>(</w:t>
      </w:r>
      <w:hyperlink r:id="rId8" w:history="1">
        <w:r w:rsidRPr="007E61E9">
          <w:rPr>
            <w:rStyle w:val="Hyperlink"/>
            <w:lang w:eastAsia="zh-CN"/>
          </w:rPr>
          <w:t>2595lwj@mail.nwpu.edu.cn</w:t>
        </w:r>
      </w:hyperlink>
      <w:r w:rsidRPr="007E61E9">
        <w:rPr>
          <w:lang w:eastAsia="zh-CN"/>
        </w:rPr>
        <w:t>)</w:t>
      </w:r>
    </w:p>
    <w:p w14:paraId="21112EFE" w14:textId="140CD4DF" w:rsidR="00051B3D" w:rsidRPr="007E61E9" w:rsidRDefault="00051B3D" w:rsidP="00051B3D">
      <w:pPr>
        <w:rPr>
          <w:lang w:eastAsia="zh-CN"/>
        </w:rPr>
      </w:pPr>
      <w:proofErr w:type="spellStart"/>
      <w:r w:rsidRPr="007E61E9">
        <w:rPr>
          <w:lang w:eastAsia="zh-CN"/>
        </w:rPr>
        <w:t>Ruimin</w:t>
      </w:r>
      <w:proofErr w:type="spellEnd"/>
      <w:r w:rsidRPr="007E61E9">
        <w:rPr>
          <w:lang w:eastAsia="zh-CN"/>
        </w:rPr>
        <w:t xml:space="preserve"> Miao</w:t>
      </w:r>
      <w:r>
        <w:rPr>
          <w:lang w:eastAsia="zh-CN"/>
        </w:rPr>
        <w:tab/>
      </w:r>
      <w:r w:rsidRPr="007E61E9">
        <w:rPr>
          <w:lang w:eastAsia="zh-CN"/>
        </w:rPr>
        <w:t>(</w:t>
      </w:r>
      <w:hyperlink r:id="rId9" w:history="1">
        <w:r w:rsidRPr="007E61E9">
          <w:rPr>
            <w:rStyle w:val="Hyperlink"/>
            <w:lang w:eastAsia="zh-CN"/>
          </w:rPr>
          <w:t>miaomia@mail.nwpu.edu.cn</w:t>
        </w:r>
      </w:hyperlink>
      <w:r w:rsidRPr="007E61E9">
        <w:rPr>
          <w:lang w:eastAsia="zh-CN"/>
        </w:rPr>
        <w:t>)</w:t>
      </w:r>
    </w:p>
    <w:p w14:paraId="2B449626" w14:textId="4B4F1DD7" w:rsidR="00051B3D" w:rsidRPr="007E61E9" w:rsidRDefault="00051B3D" w:rsidP="00051B3D">
      <w:pPr>
        <w:rPr>
          <w:lang w:eastAsia="zh-CN"/>
        </w:rPr>
      </w:pPr>
      <w:proofErr w:type="spellStart"/>
      <w:r w:rsidRPr="007E61E9">
        <w:rPr>
          <w:lang w:eastAsia="zh-CN"/>
        </w:rPr>
        <w:t>Sijun</w:t>
      </w:r>
      <w:proofErr w:type="spellEnd"/>
      <w:r w:rsidRPr="007E61E9">
        <w:rPr>
          <w:lang w:eastAsia="zh-CN"/>
        </w:rPr>
        <w:t xml:space="preserve"> Hu</w:t>
      </w:r>
      <w:r>
        <w:rPr>
          <w:lang w:eastAsia="zh-CN"/>
        </w:rPr>
        <w:tab/>
      </w:r>
      <w:r w:rsidRPr="007E61E9">
        <w:rPr>
          <w:lang w:eastAsia="zh-CN"/>
        </w:rPr>
        <w:t>(</w:t>
      </w:r>
      <w:hyperlink r:id="rId10" w:history="1">
        <w:r w:rsidRPr="007E61E9">
          <w:rPr>
            <w:rStyle w:val="Hyperlink"/>
            <w:lang w:eastAsia="zh-CN"/>
          </w:rPr>
          <w:t>husijun211@nwpu.edu.cn</w:t>
        </w:r>
      </w:hyperlink>
      <w:r w:rsidRPr="007E61E9">
        <w:rPr>
          <w:lang w:eastAsia="zh-CN"/>
        </w:rPr>
        <w:t>)</w:t>
      </w:r>
    </w:p>
    <w:p w14:paraId="0140FB69" w14:textId="3538AF1A" w:rsidR="00051B3D" w:rsidRPr="007E61E9" w:rsidRDefault="00051B3D" w:rsidP="00051B3D">
      <w:pPr>
        <w:rPr>
          <w:lang w:eastAsia="zh-CN"/>
        </w:rPr>
      </w:pPr>
      <w:r w:rsidRPr="007E61E9">
        <w:rPr>
          <w:lang w:eastAsia="zh-CN"/>
        </w:rPr>
        <w:t>Junhong Liu</w:t>
      </w:r>
      <w:r>
        <w:rPr>
          <w:lang w:eastAsia="zh-CN"/>
        </w:rPr>
        <w:tab/>
      </w:r>
      <w:r w:rsidRPr="007E61E9">
        <w:rPr>
          <w:lang w:eastAsia="zh-CN"/>
        </w:rPr>
        <w:t>(</w:t>
      </w:r>
      <w:hyperlink r:id="rId11" w:history="1">
        <w:r w:rsidRPr="007E61E9">
          <w:rPr>
            <w:rStyle w:val="Hyperlink"/>
            <w:lang w:eastAsia="zh-CN"/>
          </w:rPr>
          <w:t>770566515@qq.com</w:t>
        </w:r>
      </w:hyperlink>
      <w:r w:rsidRPr="007E61E9">
        <w:rPr>
          <w:lang w:eastAsia="zh-CN"/>
        </w:rPr>
        <w:t>)</w:t>
      </w:r>
    </w:p>
    <w:p w14:paraId="34F9A930" w14:textId="5AA244CC" w:rsidR="00051B3D" w:rsidRDefault="00051B3D" w:rsidP="00051B3D">
      <w:pPr>
        <w:rPr>
          <w:lang w:eastAsia="zh-CN"/>
        </w:rPr>
      </w:pPr>
      <w:proofErr w:type="spellStart"/>
      <w:r w:rsidRPr="007E61E9">
        <w:rPr>
          <w:lang w:eastAsia="zh-CN"/>
        </w:rPr>
        <w:t>Fanqi</w:t>
      </w:r>
      <w:proofErr w:type="spellEnd"/>
      <w:r w:rsidRPr="007E61E9">
        <w:rPr>
          <w:lang w:eastAsia="zh-CN"/>
        </w:rPr>
        <w:t xml:space="preserve"> </w:t>
      </w:r>
      <w:proofErr w:type="spellStart"/>
      <w:r w:rsidRPr="007E61E9">
        <w:rPr>
          <w:lang w:eastAsia="zh-CN"/>
        </w:rPr>
        <w:t>Jin</w:t>
      </w:r>
      <w:proofErr w:type="spellEnd"/>
      <w:r>
        <w:rPr>
          <w:lang w:eastAsia="zh-CN"/>
        </w:rPr>
        <w:tab/>
      </w:r>
      <w:r w:rsidRPr="007E61E9">
        <w:rPr>
          <w:lang w:eastAsia="zh-CN"/>
        </w:rPr>
        <w:t>(</w:t>
      </w:r>
      <w:hyperlink r:id="rId12" w:history="1">
        <w:r w:rsidRPr="007E61E9">
          <w:rPr>
            <w:rStyle w:val="Hyperlink"/>
            <w:lang w:eastAsia="zh-CN"/>
          </w:rPr>
          <w:t>381425959@qq.com</w:t>
        </w:r>
      </w:hyperlink>
      <w:r w:rsidRPr="007E61E9">
        <w:rPr>
          <w:lang w:eastAsia="zh-CN"/>
        </w:rPr>
        <w:t>)</w:t>
      </w:r>
    </w:p>
    <w:p w14:paraId="68DC5933" w14:textId="1E362379" w:rsidR="00051B3D" w:rsidRPr="007E61E9" w:rsidRDefault="00051B3D" w:rsidP="00051B3D">
      <w:pPr>
        <w:rPr>
          <w:lang w:eastAsia="zh-CN"/>
        </w:rPr>
      </w:pPr>
      <w:r>
        <w:rPr>
          <w:rFonts w:asciiTheme="majorHAnsi" w:hAnsiTheme="majorHAnsi" w:cstheme="majorHAnsi"/>
        </w:rPr>
        <w:t xml:space="preserve">Rui </w:t>
      </w:r>
      <w:proofErr w:type="spellStart"/>
      <w:r>
        <w:rPr>
          <w:rFonts w:asciiTheme="majorHAnsi" w:hAnsiTheme="majorHAnsi" w:cstheme="majorHAnsi"/>
        </w:rPr>
        <w:t>Xue</w:t>
      </w:r>
      <w:proofErr w:type="spellEnd"/>
      <w:r>
        <w:rPr>
          <w:rFonts w:asciiTheme="majorHAnsi" w:hAnsiTheme="majorHAnsi" w:cstheme="majorHAnsi"/>
        </w:rPr>
        <w:t xml:space="preserve"> Zhang</w:t>
      </w:r>
      <w:r w:rsidR="004C479A">
        <w:rPr>
          <w:rFonts w:asciiTheme="majorHAnsi" w:hAnsiTheme="majorHAnsi" w:cstheme="majorHAnsi"/>
        </w:rPr>
        <w:tab/>
      </w:r>
      <w:r>
        <w:rPr>
          <w:rFonts w:asciiTheme="majorHAnsi" w:hAnsiTheme="majorHAnsi" w:cstheme="majorHAnsi"/>
        </w:rPr>
        <w:t>(</w:t>
      </w:r>
      <w:hyperlink r:id="rId13" w:history="1">
        <w:r w:rsidRPr="005945A3">
          <w:rPr>
            <w:rStyle w:val="Hyperlink"/>
            <w:rFonts w:asciiTheme="majorHAnsi" w:hAnsiTheme="majorHAnsi" w:cstheme="majorHAnsi"/>
          </w:rPr>
          <w:t>zhangruixue@nwpu.edu.cn</w:t>
        </w:r>
      </w:hyperlink>
      <w:r>
        <w:rPr>
          <w:rStyle w:val="Hyperlink"/>
          <w:rFonts w:asciiTheme="majorHAnsi" w:hAnsiTheme="majorHAnsi" w:cstheme="majorHAnsi"/>
          <w:color w:val="auto"/>
          <w:u w:val="none"/>
        </w:rPr>
        <w:t>)</w:t>
      </w:r>
    </w:p>
    <w:p w14:paraId="6856D8CC" w14:textId="77777777" w:rsidR="00051B3D" w:rsidRDefault="00051B3D" w:rsidP="00051B3D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66C7F568" w14:textId="429A92C1" w:rsidR="00051B3D" w:rsidRPr="0012635E" w:rsidRDefault="004C479A" w:rsidP="00051B3D">
      <w:pPr>
        <w:rPr>
          <w:rFonts w:asciiTheme="majorHAnsi" w:hAnsiTheme="majorHAnsi" w:cstheme="majorHAnsi"/>
        </w:rPr>
      </w:pPr>
      <w:r w:rsidRPr="005D7452">
        <w:rPr>
          <w:rFonts w:asciiTheme="majorHAnsi" w:hAnsiTheme="majorHAnsi" w:cstheme="majorHAnsi"/>
          <w:vertAlign w:val="superscript"/>
        </w:rPr>
        <w:t>#</w:t>
      </w:r>
      <w:r w:rsidR="00051B3D" w:rsidRPr="007E61E9">
        <w:rPr>
          <w:rFonts w:asciiTheme="majorHAnsi" w:hAnsiTheme="majorHAnsi" w:cstheme="majorHAnsi"/>
        </w:rPr>
        <w:t>Corresponding author</w:t>
      </w:r>
      <w:r w:rsidR="00F971F1">
        <w:rPr>
          <w:rFonts w:asciiTheme="majorHAnsi" w:hAnsiTheme="majorHAnsi" w:cstheme="majorHAnsi"/>
        </w:rPr>
        <w:t>:</w:t>
      </w:r>
    </w:p>
    <w:p w14:paraId="201E74D2" w14:textId="58247A87" w:rsidR="00051B3D" w:rsidRPr="00BC749E" w:rsidRDefault="00051B3D" w:rsidP="00051B3D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Rui </w:t>
      </w:r>
      <w:proofErr w:type="spellStart"/>
      <w:r>
        <w:rPr>
          <w:rFonts w:asciiTheme="majorHAnsi" w:hAnsiTheme="majorHAnsi" w:cstheme="majorHAnsi"/>
        </w:rPr>
        <w:t>Xue</w:t>
      </w:r>
      <w:proofErr w:type="spellEnd"/>
      <w:r>
        <w:rPr>
          <w:rFonts w:asciiTheme="majorHAnsi" w:hAnsiTheme="majorHAnsi" w:cstheme="majorHAnsi"/>
        </w:rPr>
        <w:t xml:space="preserve"> Zhang</w:t>
      </w:r>
      <w:r w:rsidR="004C479A">
        <w:rPr>
          <w:rFonts w:asciiTheme="majorHAnsi" w:hAnsiTheme="majorHAnsi" w:cstheme="majorHAnsi"/>
        </w:rPr>
        <w:tab/>
      </w:r>
      <w:r>
        <w:rPr>
          <w:rFonts w:asciiTheme="majorHAnsi" w:hAnsiTheme="majorHAnsi" w:cstheme="majorHAnsi"/>
        </w:rPr>
        <w:t>(</w:t>
      </w:r>
      <w:hyperlink r:id="rId14" w:history="1">
        <w:r w:rsidRPr="005945A3">
          <w:rPr>
            <w:rStyle w:val="Hyperlink"/>
            <w:rFonts w:asciiTheme="majorHAnsi" w:hAnsiTheme="majorHAnsi" w:cstheme="majorHAnsi"/>
          </w:rPr>
          <w:t>zhangruixue@nwpu.edu.cn</w:t>
        </w:r>
      </w:hyperlink>
      <w:r>
        <w:rPr>
          <w:rStyle w:val="Hyperlink"/>
          <w:rFonts w:asciiTheme="majorHAnsi" w:hAnsiTheme="majorHAnsi" w:cstheme="majorHAnsi"/>
          <w:color w:val="auto"/>
          <w:u w:val="none"/>
        </w:rPr>
        <w:t xml:space="preserve">); </w:t>
      </w:r>
      <w:r w:rsidRPr="0094242A">
        <w:rPr>
          <w:rStyle w:val="Hyperlink"/>
          <w:rFonts w:asciiTheme="majorHAnsi" w:hAnsiTheme="majorHAnsi" w:cstheme="majorHAnsi"/>
          <w:color w:val="auto"/>
          <w:u w:val="none"/>
        </w:rPr>
        <w:t>ORCID: 0000-0002-9418-8125</w:t>
      </w:r>
    </w:p>
    <w:p w14:paraId="4CD9B6A5" w14:textId="77777777" w:rsidR="00CE5A3C" w:rsidRDefault="00CE5A3C" w:rsidP="001C4E8B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039DB42" w14:textId="419F5C7B" w:rsidR="006E4797" w:rsidRDefault="00551D82" w:rsidP="001C4E8B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>
        <w:rPr>
          <w:b/>
          <w:color w:val="000000"/>
        </w:rPr>
        <w:t>KEYWORDS:</w:t>
      </w:r>
    </w:p>
    <w:p w14:paraId="141ABDE5" w14:textId="5BDE600F" w:rsidR="006E4797" w:rsidRDefault="00E26B24" w:rsidP="001C4E8B">
      <w:pPr>
        <w:pBdr>
          <w:top w:val="nil"/>
          <w:left w:val="nil"/>
          <w:bottom w:val="nil"/>
          <w:right w:val="nil"/>
          <w:between w:val="nil"/>
        </w:pBdr>
      </w:pPr>
      <w:r>
        <w:t>JVC</w:t>
      </w:r>
      <w:r w:rsidR="007120EB">
        <w:t xml:space="preserve"> model, </w:t>
      </w:r>
      <w:r w:rsidR="00A36137">
        <w:t xml:space="preserve">blood vessel, </w:t>
      </w:r>
      <w:r w:rsidR="00BC749E" w:rsidRPr="00BC749E">
        <w:t>catheter</w:t>
      </w:r>
      <w:r w:rsidR="00A36137">
        <w:t xml:space="preserve"> implantation</w:t>
      </w:r>
      <w:r w:rsidR="00BC749E" w:rsidRPr="00BC749E">
        <w:t xml:space="preserve">, blood </w:t>
      </w:r>
      <w:r w:rsidR="00CC77D1">
        <w:t>collection</w:t>
      </w:r>
      <w:r w:rsidR="00BC749E" w:rsidRPr="00BC749E">
        <w:t xml:space="preserve">, </w:t>
      </w:r>
      <w:bookmarkStart w:id="0" w:name="_Hlk78263113"/>
      <w:r w:rsidR="00A36137" w:rsidRPr="00BC749E">
        <w:t>animal care</w:t>
      </w:r>
      <w:r w:rsidR="00A36137">
        <w:t>,</w:t>
      </w:r>
      <w:r w:rsidR="00A36137" w:rsidRPr="00BC749E">
        <w:t xml:space="preserve"> </w:t>
      </w:r>
      <w:r w:rsidR="006A3669">
        <w:t xml:space="preserve">physiological monitoring, </w:t>
      </w:r>
      <w:r w:rsidR="00BC749E" w:rsidRPr="00BC749E">
        <w:t>hematological</w:t>
      </w:r>
      <w:bookmarkEnd w:id="0"/>
      <w:r w:rsidR="00BC749E" w:rsidRPr="00BC749E">
        <w:t xml:space="preserve"> test, pharmacokinetics, </w:t>
      </w:r>
      <w:r w:rsidR="00A36137">
        <w:t>natural phenol</w:t>
      </w:r>
    </w:p>
    <w:p w14:paraId="62F6550A" w14:textId="77777777" w:rsidR="00127B6B" w:rsidRPr="00BC749E" w:rsidRDefault="00127B6B" w:rsidP="001C4E8B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6BD1A37F" w:rsidR="006E4797" w:rsidRDefault="00551D82" w:rsidP="001C4E8B">
      <w:r>
        <w:rPr>
          <w:b/>
        </w:rPr>
        <w:t>SUMMARY:</w:t>
      </w:r>
    </w:p>
    <w:p w14:paraId="1CD35691" w14:textId="69E5F31B" w:rsidR="006B0B58" w:rsidRPr="00277B08" w:rsidRDefault="00251745" w:rsidP="001C4E8B">
      <w:r>
        <w:rPr>
          <w:lang w:eastAsia="zh-CN"/>
        </w:rPr>
        <w:t>Detailed</w:t>
      </w:r>
      <w:r>
        <w:t xml:space="preserve"> microsurgical techniques are demonstrated to </w:t>
      </w:r>
      <w:r w:rsidR="00BC749E" w:rsidRPr="00BC749E">
        <w:t xml:space="preserve">establish </w:t>
      </w:r>
      <w:r w:rsidR="00AD635F">
        <w:t xml:space="preserve">a longer-term </w:t>
      </w:r>
      <w:r w:rsidR="00BC749E" w:rsidRPr="00BC749E">
        <w:t xml:space="preserve">jugular vein </w:t>
      </w:r>
      <w:r w:rsidR="00AD635F">
        <w:t>cannulation</w:t>
      </w:r>
      <w:r w:rsidR="00AD635F" w:rsidRPr="00BC749E">
        <w:t xml:space="preserve"> </w:t>
      </w:r>
      <w:r w:rsidR="00BC749E" w:rsidRPr="00BC749E">
        <w:t>rat model</w:t>
      </w:r>
      <w:r w:rsidR="007C6584">
        <w:t xml:space="preserve"> </w:t>
      </w:r>
      <w:r w:rsidR="00B830E0">
        <w:t>for</w:t>
      </w:r>
      <w:r w:rsidR="00BC749E">
        <w:t xml:space="preserve"> </w:t>
      </w:r>
      <w:r w:rsidR="00F54B3A">
        <w:t xml:space="preserve">sequential </w:t>
      </w:r>
      <w:r w:rsidR="00B830E0">
        <w:t>blood collection</w:t>
      </w:r>
      <w:r w:rsidR="00F54B3A">
        <w:t xml:space="preserve"> </w:t>
      </w:r>
      <w:r w:rsidR="00FC2108">
        <w:rPr>
          <w:rFonts w:hint="eastAsia"/>
          <w:lang w:eastAsia="zh-CN"/>
        </w:rPr>
        <w:t>in</w:t>
      </w:r>
      <w:r w:rsidR="00F54B3A">
        <w:t xml:space="preserve"> the same animal</w:t>
      </w:r>
      <w:r w:rsidR="00274531">
        <w:t>.</w:t>
      </w:r>
      <w:r w:rsidR="00BC749E">
        <w:t xml:space="preserve"> </w:t>
      </w:r>
      <w:r w:rsidR="00C938B2">
        <w:t>P</w:t>
      </w:r>
      <w:r w:rsidR="00BC749E">
        <w:t xml:space="preserve">hysiological </w:t>
      </w:r>
      <w:r w:rsidR="00C23D46">
        <w:t xml:space="preserve">and </w:t>
      </w:r>
      <w:r w:rsidR="00E112F8">
        <w:t xml:space="preserve">hematological </w:t>
      </w:r>
      <w:r w:rsidR="00C23D46">
        <w:t>parameters</w:t>
      </w:r>
      <w:r w:rsidR="00C938B2">
        <w:t xml:space="preserve"> </w:t>
      </w:r>
      <w:r w:rsidR="00FE3C9D">
        <w:t>have been</w:t>
      </w:r>
      <w:r w:rsidR="007C6584">
        <w:t xml:space="preserve"> monitored </w:t>
      </w:r>
      <w:r w:rsidR="00C23D46">
        <w:t>durin</w:t>
      </w:r>
      <w:r w:rsidR="00274531">
        <w:t>g</w:t>
      </w:r>
      <w:r w:rsidR="00C23D46">
        <w:t xml:space="preserve"> the rat’s recovery phase</w:t>
      </w:r>
      <w:r w:rsidR="00274531">
        <w:t>.</w:t>
      </w:r>
      <w:r w:rsidR="00C23D46">
        <w:t xml:space="preserve"> </w:t>
      </w:r>
      <w:r w:rsidR="007C6584">
        <w:t>Th</w:t>
      </w:r>
      <w:r w:rsidR="00C1503D">
        <w:rPr>
          <w:rFonts w:hint="eastAsia"/>
          <w:lang w:eastAsia="zh-CN"/>
        </w:rPr>
        <w:t>is</w:t>
      </w:r>
      <w:r w:rsidR="00F54B3A">
        <w:t xml:space="preserve"> model </w:t>
      </w:r>
      <w:r w:rsidR="00FE3C9D">
        <w:t>has been</w:t>
      </w:r>
      <w:r w:rsidR="00C1503D">
        <w:t xml:space="preserve"> </w:t>
      </w:r>
      <w:r w:rsidR="00F54B3A">
        <w:t xml:space="preserve">applied to </w:t>
      </w:r>
      <w:r w:rsidR="00647838">
        <w:rPr>
          <w:rFonts w:hint="eastAsia"/>
          <w:lang w:eastAsia="zh-CN"/>
        </w:rPr>
        <w:t>study</w:t>
      </w:r>
      <w:r w:rsidR="00647838">
        <w:rPr>
          <w:lang w:val="en-CA" w:eastAsia="zh-CN"/>
        </w:rPr>
        <w:t xml:space="preserve"> pharmacokinetics</w:t>
      </w:r>
      <w:r w:rsidR="009B56A0">
        <w:rPr>
          <w:lang w:val="en-CA" w:eastAsia="zh-CN"/>
        </w:rPr>
        <w:t xml:space="preserve"> of orally administered polyphenol</w:t>
      </w:r>
      <w:r w:rsidR="00C52F4D">
        <w:t xml:space="preserve"> without inducing animal stress.</w:t>
      </w:r>
    </w:p>
    <w:p w14:paraId="74EFC8D7" w14:textId="77777777" w:rsidR="006E4797" w:rsidRDefault="006E4797" w:rsidP="001C4E8B"/>
    <w:p w14:paraId="2DF8E628" w14:textId="647A244A" w:rsidR="006E4797" w:rsidRDefault="00551D82" w:rsidP="001C4E8B">
      <w:pPr>
        <w:rPr>
          <w:color w:val="808080"/>
        </w:rPr>
      </w:pPr>
      <w:r>
        <w:rPr>
          <w:b/>
        </w:rPr>
        <w:t>ABSTRACT:</w:t>
      </w:r>
    </w:p>
    <w:p w14:paraId="40A249E6" w14:textId="52E49B23" w:rsidR="006E4797" w:rsidRPr="00BC749E" w:rsidRDefault="00114A9E" w:rsidP="001C4E8B">
      <w:r>
        <w:t>B</w:t>
      </w:r>
      <w:r w:rsidR="003944C3" w:rsidRPr="003944C3">
        <w:t>lood sampling</w:t>
      </w:r>
      <w:r w:rsidR="009D1BE7">
        <w:t xml:space="preserve"> in small laboratory animals</w:t>
      </w:r>
      <w:r w:rsidR="00657811">
        <w:t xml:space="preserve"> is necessary </w:t>
      </w:r>
      <w:r w:rsidR="009D1BE7">
        <w:t>for</w:t>
      </w:r>
      <w:r w:rsidR="00670C75">
        <w:t xml:space="preserve"> </w:t>
      </w:r>
      <w:r w:rsidR="009D1BE7">
        <w:t xml:space="preserve">pharmaceutical </w:t>
      </w:r>
      <w:r w:rsidR="00EB58C7">
        <w:t xml:space="preserve">lead </w:t>
      </w:r>
      <w:r w:rsidR="00321618">
        <w:t>optimization but</w:t>
      </w:r>
      <w:r w:rsidR="003944C3" w:rsidRPr="003944C3">
        <w:t xml:space="preserve"> </w:t>
      </w:r>
      <w:r w:rsidR="009D1BE7">
        <w:t xml:space="preserve">can </w:t>
      </w:r>
      <w:r w:rsidR="003944C3" w:rsidRPr="003944C3">
        <w:t xml:space="preserve">cause great harm </w:t>
      </w:r>
      <w:r w:rsidR="003944C3">
        <w:t xml:space="preserve">and </w:t>
      </w:r>
      <w:r w:rsidR="009D1BE7">
        <w:t xml:space="preserve">stress </w:t>
      </w:r>
      <w:r w:rsidR="003944C3" w:rsidRPr="003944C3">
        <w:t xml:space="preserve">to experimental animals, which </w:t>
      </w:r>
      <w:r w:rsidR="009D1BE7">
        <w:t>could potentially</w:t>
      </w:r>
      <w:r w:rsidR="003944C3" w:rsidRPr="003944C3">
        <w:t xml:space="preserve"> affect </w:t>
      </w:r>
      <w:r w:rsidR="009D1BE7">
        <w:t>results</w:t>
      </w:r>
      <w:r w:rsidR="003944C3" w:rsidRPr="003944C3">
        <w:t xml:space="preserve">. </w:t>
      </w:r>
      <w:r w:rsidR="009D1BE7">
        <w:t xml:space="preserve">The </w:t>
      </w:r>
      <w:bookmarkStart w:id="1" w:name="_Hlk78541806"/>
      <w:r w:rsidR="009D1BE7">
        <w:t>jugular vein cannulation</w:t>
      </w:r>
      <w:bookmarkEnd w:id="1"/>
      <w:r>
        <w:t xml:space="preserve"> (JVC)</w:t>
      </w:r>
      <w:r w:rsidR="009D1BE7">
        <w:t xml:space="preserve"> </w:t>
      </w:r>
      <w:r>
        <w:t xml:space="preserve">in rats is a widely used model for repeated blood collection but requires adequate training of surgery skills and animal care. </w:t>
      </w:r>
      <w:r w:rsidR="003944C3" w:rsidRPr="003944C3">
        <w:t>This article</w:t>
      </w:r>
      <w:r w:rsidR="003944C3">
        <w:t xml:space="preserve"> </w:t>
      </w:r>
      <w:r w:rsidR="003944C3" w:rsidRPr="003944C3">
        <w:t xml:space="preserve">details the </w:t>
      </w:r>
      <w:r>
        <w:t>micro</w:t>
      </w:r>
      <w:r w:rsidR="003944C3" w:rsidRPr="003944C3">
        <w:t>surgical procedure</w:t>
      </w:r>
      <w:r w:rsidR="009B3353">
        <w:t>s</w:t>
      </w:r>
      <w:r w:rsidR="003944C3" w:rsidRPr="003944C3">
        <w:t xml:space="preserve"> for </w:t>
      </w:r>
      <w:r w:rsidR="009B3353">
        <w:t>establishing and maintaining a permanent JVC rat model</w:t>
      </w:r>
      <w:r w:rsidR="003944C3" w:rsidRPr="003944C3">
        <w:t xml:space="preserve"> </w:t>
      </w:r>
      <w:r w:rsidR="009B3353">
        <w:t>with specific</w:t>
      </w:r>
      <w:r w:rsidR="009B3353" w:rsidRPr="003944C3">
        <w:t xml:space="preserve"> </w:t>
      </w:r>
      <w:r w:rsidR="000E5F2D" w:rsidRPr="003944C3">
        <w:t>focus</w:t>
      </w:r>
      <w:r w:rsidR="003944C3" w:rsidRPr="003944C3">
        <w:t xml:space="preserve"> on </w:t>
      </w:r>
      <w:r w:rsidR="009B3353" w:rsidRPr="003944C3">
        <w:t>the placement</w:t>
      </w:r>
      <w:r w:rsidR="003944C3" w:rsidRPr="003944C3">
        <w:t xml:space="preserve"> and </w:t>
      </w:r>
      <w:r w:rsidR="009B3353">
        <w:t>sealing</w:t>
      </w:r>
      <w:r w:rsidR="009B3353" w:rsidRPr="003944C3">
        <w:t xml:space="preserve"> </w:t>
      </w:r>
      <w:r w:rsidR="003944C3" w:rsidRPr="003944C3">
        <w:t xml:space="preserve">of the jugular </w:t>
      </w:r>
      <w:r w:rsidR="009B3353">
        <w:t>cannula</w:t>
      </w:r>
      <w:r w:rsidR="003944C3">
        <w:t>.</w:t>
      </w:r>
      <w:r w:rsidR="003944C3" w:rsidRPr="003944C3">
        <w:t xml:space="preserve"> </w:t>
      </w:r>
      <w:r w:rsidR="009B3353">
        <w:t xml:space="preserve">The importance of monitoring </w:t>
      </w:r>
      <w:r w:rsidR="00DC7DED">
        <w:t xml:space="preserve">physiological </w:t>
      </w:r>
      <w:r w:rsidR="009B3353">
        <w:t>(</w:t>
      </w:r>
      <w:r w:rsidR="00AB7898">
        <w:t xml:space="preserve">e.g., </w:t>
      </w:r>
      <w:r w:rsidR="009A2C21">
        <w:t>body weight, food</w:t>
      </w:r>
      <w:r w:rsidR="00131C67">
        <w:t>,</w:t>
      </w:r>
      <w:r w:rsidR="009A2C21">
        <w:t xml:space="preserve"> and water intake</w:t>
      </w:r>
      <w:r w:rsidR="009B3353">
        <w:t>)</w:t>
      </w:r>
      <w:r w:rsidR="009A2C21">
        <w:t xml:space="preserve"> and hematologic</w:t>
      </w:r>
      <w:r w:rsidR="005B6467">
        <w:t xml:space="preserve">al </w:t>
      </w:r>
      <w:r w:rsidR="009B3353">
        <w:t>parameters</w:t>
      </w:r>
      <w:r w:rsidR="005B6467">
        <w:t>, w</w:t>
      </w:r>
      <w:r w:rsidR="006D294E">
        <w:t>as</w:t>
      </w:r>
      <w:r w:rsidR="005B6467">
        <w:t xml:space="preserve"> </w:t>
      </w:r>
      <w:r w:rsidR="00AB7898">
        <w:t xml:space="preserve">highlighted </w:t>
      </w:r>
      <w:r w:rsidR="00B132F9">
        <w:t>with results presented for 6 days</w:t>
      </w:r>
      <w:r w:rsidR="00B132F9" w:rsidRPr="00AB7898">
        <w:t xml:space="preserve"> </w:t>
      </w:r>
      <w:r w:rsidR="00B132F9">
        <w:t xml:space="preserve">post-surgery </w:t>
      </w:r>
      <w:r w:rsidR="00AB7898">
        <w:t>during</w:t>
      </w:r>
      <w:r w:rsidR="009B3353">
        <w:t xml:space="preserve"> </w:t>
      </w:r>
      <w:r w:rsidR="00AB7898">
        <w:t>the rat’s recovery</w:t>
      </w:r>
      <w:r w:rsidR="00D85765">
        <w:t>. The</w:t>
      </w:r>
      <w:r w:rsidR="0053582E">
        <w:t xml:space="preserve"> </w:t>
      </w:r>
      <w:r w:rsidR="000E5F2D">
        <w:t>drug-plasma concentration-time profile</w:t>
      </w:r>
      <w:r w:rsidR="00D85765">
        <w:t xml:space="preserve"> of </w:t>
      </w:r>
      <w:r w:rsidR="00A55099">
        <w:t xml:space="preserve">orally </w:t>
      </w:r>
      <w:r w:rsidR="00AB7898">
        <w:t xml:space="preserve">administered natural phenol </w:t>
      </w:r>
      <w:r w:rsidR="00A55099">
        <w:t xml:space="preserve">ellagic acid was </w:t>
      </w:r>
      <w:r w:rsidR="00A55099">
        <w:lastRenderedPageBreak/>
        <w:t xml:space="preserve">determined in </w:t>
      </w:r>
      <w:r w:rsidR="00AB7898">
        <w:t>the JVC</w:t>
      </w:r>
      <w:r w:rsidR="00A55099">
        <w:t xml:space="preserve"> rat model</w:t>
      </w:r>
      <w:r w:rsidR="00AB7898">
        <w:t>.</w:t>
      </w:r>
    </w:p>
    <w:p w14:paraId="0F67E4FA" w14:textId="77777777" w:rsidR="001F751E" w:rsidRDefault="001F751E" w:rsidP="001C4E8B">
      <w:pPr>
        <w:rPr>
          <w:b/>
        </w:rPr>
      </w:pPr>
    </w:p>
    <w:p w14:paraId="0646E204" w14:textId="49AD10BC" w:rsidR="006E4797" w:rsidRDefault="00551D82" w:rsidP="001C4E8B">
      <w:pPr>
        <w:rPr>
          <w:color w:val="808080"/>
        </w:rPr>
      </w:pPr>
      <w:r>
        <w:rPr>
          <w:b/>
        </w:rPr>
        <w:t>INTRODUCTION:</w:t>
      </w:r>
    </w:p>
    <w:p w14:paraId="285CBDCE" w14:textId="7E4F98B7" w:rsidR="00DF4100" w:rsidRDefault="00AD5BAF" w:rsidP="001C4E8B">
      <w:pPr>
        <w:rPr>
          <w:lang w:val="en-CA" w:eastAsia="zh-CN"/>
        </w:rPr>
      </w:pPr>
      <w:r>
        <w:rPr>
          <w:lang w:val="en-CA" w:eastAsia="zh-CN"/>
        </w:rPr>
        <w:t xml:space="preserve">Repeated </w:t>
      </w:r>
      <w:r w:rsidR="00565638">
        <w:rPr>
          <w:lang w:val="en-CA" w:eastAsia="zh-CN"/>
        </w:rPr>
        <w:t>acquisition of blood samples from</w:t>
      </w:r>
      <w:r w:rsidR="00486751">
        <w:rPr>
          <w:lang w:val="en-CA" w:eastAsia="zh-CN"/>
        </w:rPr>
        <w:t xml:space="preserve"> small</w:t>
      </w:r>
      <w:r w:rsidR="00565638">
        <w:rPr>
          <w:lang w:val="en-CA" w:eastAsia="zh-CN"/>
        </w:rPr>
        <w:t xml:space="preserve"> laboratory animals</w:t>
      </w:r>
      <w:r w:rsidR="00942945">
        <w:rPr>
          <w:lang w:val="en-CA" w:eastAsia="zh-CN"/>
        </w:rPr>
        <w:t>, such as rodent</w:t>
      </w:r>
      <w:r w:rsidR="002826C9">
        <w:rPr>
          <w:lang w:val="en-CA" w:eastAsia="zh-CN"/>
        </w:rPr>
        <w:t>s</w:t>
      </w:r>
      <w:r w:rsidR="00942945">
        <w:rPr>
          <w:lang w:val="en-CA" w:eastAsia="zh-CN"/>
        </w:rPr>
        <w:t>, guinea pig</w:t>
      </w:r>
      <w:r w:rsidR="002826C9">
        <w:rPr>
          <w:lang w:val="en-CA" w:eastAsia="zh-CN"/>
        </w:rPr>
        <w:t>s</w:t>
      </w:r>
      <w:r w:rsidR="00131C67">
        <w:rPr>
          <w:lang w:val="en-CA" w:eastAsia="zh-CN"/>
        </w:rPr>
        <w:t>,</w:t>
      </w:r>
      <w:r w:rsidR="00942945">
        <w:rPr>
          <w:lang w:val="en-CA" w:eastAsia="zh-CN"/>
        </w:rPr>
        <w:t xml:space="preserve"> and rabbit</w:t>
      </w:r>
      <w:r w:rsidR="002826C9">
        <w:rPr>
          <w:lang w:val="en-CA" w:eastAsia="zh-CN"/>
        </w:rPr>
        <w:t>s</w:t>
      </w:r>
      <w:r w:rsidR="00942945">
        <w:rPr>
          <w:lang w:val="en-CA" w:eastAsia="zh-CN"/>
        </w:rPr>
        <w:t>,</w:t>
      </w:r>
      <w:r w:rsidR="00565638">
        <w:rPr>
          <w:lang w:val="en-CA" w:eastAsia="zh-CN"/>
        </w:rPr>
        <w:t xml:space="preserve"> is </w:t>
      </w:r>
      <w:r w:rsidR="0000321C">
        <w:rPr>
          <w:lang w:val="en-CA" w:eastAsia="zh-CN"/>
        </w:rPr>
        <w:t xml:space="preserve">an important aspect </w:t>
      </w:r>
      <w:r w:rsidR="00D33ED3">
        <w:rPr>
          <w:lang w:val="en-CA" w:eastAsia="zh-CN"/>
        </w:rPr>
        <w:t>for</w:t>
      </w:r>
      <w:r w:rsidR="00B54EBC">
        <w:rPr>
          <w:lang w:val="en-CA" w:eastAsia="zh-CN"/>
        </w:rPr>
        <w:t xml:space="preserve"> pharmaceutical lead optimization</w:t>
      </w:r>
      <w:r w:rsidR="00D33ED3">
        <w:rPr>
          <w:lang w:val="en-CA" w:eastAsia="zh-CN"/>
        </w:rPr>
        <w:t xml:space="preserve"> </w:t>
      </w:r>
      <w:proofErr w:type="gramStart"/>
      <w:r w:rsidR="00D33ED3">
        <w:rPr>
          <w:lang w:val="en-CA" w:eastAsia="zh-CN"/>
        </w:rPr>
        <w:t>and also</w:t>
      </w:r>
      <w:proofErr w:type="gramEnd"/>
      <w:r w:rsidR="00D33ED3">
        <w:rPr>
          <w:lang w:val="en-CA" w:eastAsia="zh-CN"/>
        </w:rPr>
        <w:t xml:space="preserve"> for reducing the number of animals used in research</w:t>
      </w:r>
      <w:r w:rsidR="003427EE">
        <w:rPr>
          <w:lang w:val="en-CA" w:eastAsia="zh-CN"/>
        </w:rPr>
        <w:fldChar w:fldCharType="begin">
          <w:fldData xml:space="preserve">PEVuZE5vdGU+PENpdGU+PEF1dGhvcj5QYXJhc3VyYW1hbjwvQXV0aG9yPjxZZWFyPjIwMTA8L1ll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=
</w:fldData>
        </w:fldChar>
      </w:r>
      <w:r w:rsidR="00EF0BCA">
        <w:rPr>
          <w:lang w:val="en-CA" w:eastAsia="zh-CN"/>
        </w:rPr>
        <w:instrText xml:space="preserve"> ADDIN EN.CITE </w:instrText>
      </w:r>
      <w:r w:rsidR="00EF0BCA">
        <w:rPr>
          <w:lang w:val="en-CA" w:eastAsia="zh-CN"/>
        </w:rPr>
        <w:fldChar w:fldCharType="begin">
          <w:fldData xml:space="preserve">PEVuZE5vdGU+PENpdGU+PEF1dGhvcj5QYXJhc3VyYW1hbjwvQXV0aG9yPjxZZWFyPjIwMTA8L1ll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=
</w:fldData>
        </w:fldChar>
      </w:r>
      <w:r w:rsidR="00EF0BCA">
        <w:rPr>
          <w:lang w:val="en-CA" w:eastAsia="zh-CN"/>
        </w:rPr>
        <w:instrText xml:space="preserve"> ADDIN EN.CITE.DATA </w:instrText>
      </w:r>
      <w:r w:rsidR="00EF0BCA">
        <w:rPr>
          <w:lang w:val="en-CA" w:eastAsia="zh-CN"/>
        </w:rPr>
      </w:r>
      <w:r w:rsidR="00EF0BCA">
        <w:rPr>
          <w:lang w:val="en-CA" w:eastAsia="zh-CN"/>
        </w:rPr>
        <w:fldChar w:fldCharType="end"/>
      </w:r>
      <w:r w:rsidR="003427EE">
        <w:rPr>
          <w:lang w:val="en-CA" w:eastAsia="zh-CN"/>
        </w:rPr>
      </w:r>
      <w:r w:rsidR="003427EE">
        <w:rPr>
          <w:lang w:val="en-CA" w:eastAsia="zh-CN"/>
        </w:rPr>
        <w:fldChar w:fldCharType="separate"/>
      </w:r>
      <w:r w:rsidR="003427EE" w:rsidRPr="003427EE">
        <w:rPr>
          <w:noProof/>
          <w:vertAlign w:val="superscript"/>
          <w:lang w:val="en-CA" w:eastAsia="zh-CN"/>
        </w:rPr>
        <w:t>1,2</w:t>
      </w:r>
      <w:r w:rsidR="003427EE">
        <w:rPr>
          <w:lang w:val="en-CA" w:eastAsia="zh-CN"/>
        </w:rPr>
        <w:fldChar w:fldCharType="end"/>
      </w:r>
      <w:r w:rsidR="0000321C">
        <w:rPr>
          <w:lang w:val="en-CA" w:eastAsia="zh-CN"/>
        </w:rPr>
        <w:t xml:space="preserve">. </w:t>
      </w:r>
      <w:r w:rsidR="00DF2F4F">
        <w:rPr>
          <w:lang w:val="en-CA" w:eastAsia="zh-CN"/>
        </w:rPr>
        <w:t>T</w:t>
      </w:r>
      <w:r w:rsidR="006F3CEE">
        <w:rPr>
          <w:lang w:val="en-CA" w:eastAsia="zh-CN"/>
        </w:rPr>
        <w:t xml:space="preserve">he pipeline </w:t>
      </w:r>
      <w:r w:rsidR="005C0CE8">
        <w:rPr>
          <w:lang w:val="en-CA" w:eastAsia="zh-CN"/>
        </w:rPr>
        <w:t xml:space="preserve">for </w:t>
      </w:r>
      <w:r w:rsidR="002B19BF">
        <w:rPr>
          <w:lang w:val="en-CA" w:eastAsia="zh-CN"/>
        </w:rPr>
        <w:t>developing new diagnostic tool</w:t>
      </w:r>
      <w:r w:rsidR="00982C43">
        <w:rPr>
          <w:lang w:val="en-CA" w:eastAsia="zh-CN"/>
        </w:rPr>
        <w:t>s</w:t>
      </w:r>
      <w:r w:rsidR="002B19BF">
        <w:rPr>
          <w:lang w:val="en-CA" w:eastAsia="zh-CN"/>
        </w:rPr>
        <w:t xml:space="preserve"> </w:t>
      </w:r>
      <w:r w:rsidR="006F3CEE">
        <w:rPr>
          <w:lang w:val="en-CA" w:eastAsia="zh-CN"/>
        </w:rPr>
        <w:t>and drug formulation (e.g., vaccine) require</w:t>
      </w:r>
      <w:r w:rsidR="00982C43">
        <w:rPr>
          <w:lang w:val="en-CA" w:eastAsia="zh-CN"/>
        </w:rPr>
        <w:t>s</w:t>
      </w:r>
      <w:r w:rsidR="006F3CEE">
        <w:rPr>
          <w:lang w:val="en-CA" w:eastAsia="zh-CN"/>
        </w:rPr>
        <w:t xml:space="preserve"> </w:t>
      </w:r>
      <w:r w:rsidR="00E6178D">
        <w:rPr>
          <w:lang w:val="en-CA" w:eastAsia="zh-CN"/>
        </w:rPr>
        <w:t xml:space="preserve">access to </w:t>
      </w:r>
      <w:r w:rsidR="00D33ED3">
        <w:rPr>
          <w:lang w:val="en-CA" w:eastAsia="zh-CN"/>
        </w:rPr>
        <w:t>different volumes of</w:t>
      </w:r>
      <w:r w:rsidR="009368E0">
        <w:rPr>
          <w:lang w:val="en-CA" w:eastAsia="zh-CN"/>
        </w:rPr>
        <w:t xml:space="preserve"> </w:t>
      </w:r>
      <w:r>
        <w:rPr>
          <w:lang w:val="en-CA" w:eastAsia="zh-CN"/>
        </w:rPr>
        <w:t xml:space="preserve">blood </w:t>
      </w:r>
      <w:proofErr w:type="gramStart"/>
      <w:r w:rsidR="006F3CEE">
        <w:rPr>
          <w:lang w:val="en-CA" w:eastAsia="zh-CN"/>
        </w:rPr>
        <w:t>in order to</w:t>
      </w:r>
      <w:proofErr w:type="gramEnd"/>
      <w:r w:rsidR="006F3CEE">
        <w:rPr>
          <w:lang w:val="en-CA" w:eastAsia="zh-CN"/>
        </w:rPr>
        <w:t xml:space="preserve"> </w:t>
      </w:r>
      <w:r w:rsidR="004A4485">
        <w:rPr>
          <w:lang w:val="en-CA" w:eastAsia="zh-CN"/>
        </w:rPr>
        <w:t>evaluate</w:t>
      </w:r>
      <w:r w:rsidR="00E87C54">
        <w:rPr>
          <w:lang w:val="en-CA" w:eastAsia="zh-CN"/>
        </w:rPr>
        <w:t xml:space="preserve"> the</w:t>
      </w:r>
      <w:r w:rsidR="004A4485">
        <w:rPr>
          <w:lang w:val="en-CA" w:eastAsia="zh-CN"/>
        </w:rPr>
        <w:t>ir</w:t>
      </w:r>
      <w:r w:rsidR="00E87C54">
        <w:rPr>
          <w:lang w:val="en-CA" w:eastAsia="zh-CN"/>
        </w:rPr>
        <w:t xml:space="preserve"> robustness</w:t>
      </w:r>
      <w:r w:rsidR="004A4485">
        <w:rPr>
          <w:lang w:val="en-CA" w:eastAsia="zh-CN"/>
        </w:rPr>
        <w:t xml:space="preserve"> and performance</w:t>
      </w:r>
      <w:r w:rsidR="00B46B18">
        <w:rPr>
          <w:lang w:val="en-CA" w:eastAsia="zh-CN"/>
        </w:rPr>
        <w:t xml:space="preserve"> </w:t>
      </w:r>
      <w:r w:rsidR="00B46B18" w:rsidRPr="0053582E">
        <w:rPr>
          <w:i/>
          <w:iCs/>
          <w:lang w:val="en-CA" w:eastAsia="zh-CN"/>
        </w:rPr>
        <w:t>in vivo</w:t>
      </w:r>
      <w:r w:rsidR="004A4485">
        <w:rPr>
          <w:lang w:val="en-CA" w:eastAsia="zh-CN"/>
        </w:rPr>
        <w:t>, such as</w:t>
      </w:r>
      <w:r>
        <w:rPr>
          <w:lang w:val="en-CA" w:eastAsia="zh-CN"/>
        </w:rPr>
        <w:t xml:space="preserve"> pharmacokinetics (PK)</w:t>
      </w:r>
      <w:r w:rsidR="004A4485">
        <w:rPr>
          <w:lang w:val="en-CA" w:eastAsia="zh-CN"/>
        </w:rPr>
        <w:t>, toxicity</w:t>
      </w:r>
      <w:r w:rsidR="00131C67">
        <w:rPr>
          <w:lang w:val="en-CA" w:eastAsia="zh-CN"/>
        </w:rPr>
        <w:t>,</w:t>
      </w:r>
      <w:r w:rsidR="004A4485">
        <w:rPr>
          <w:lang w:val="en-CA" w:eastAsia="zh-CN"/>
        </w:rPr>
        <w:t xml:space="preserve"> and sensitivity</w:t>
      </w:r>
      <w:r w:rsidR="00EF0BCA">
        <w:rPr>
          <w:lang w:val="en-CA" w:eastAsia="zh-CN"/>
        </w:rPr>
        <w:fldChar w:fldCharType="begin">
          <w:fldData xml:space="preserve">PEVuZE5vdGU+PENpdGU+PEF1dGhvcj5aaGFuZzwvQXV0aG9yPjxZZWFyPjIwMTc8L1llYXI+PFJl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</w:fldData>
        </w:fldChar>
      </w:r>
      <w:r w:rsidR="00171588">
        <w:rPr>
          <w:lang w:val="en-CA" w:eastAsia="zh-CN"/>
        </w:rPr>
        <w:instrText xml:space="preserve"> ADDIN EN.CITE </w:instrText>
      </w:r>
      <w:r w:rsidR="00171588">
        <w:rPr>
          <w:lang w:val="en-CA" w:eastAsia="zh-CN"/>
        </w:rPr>
        <w:fldChar w:fldCharType="begin">
          <w:fldData xml:space="preserve">PEVuZE5vdGU+PENpdGU+PEF1dGhvcj5aaGFuZzwvQXV0aG9yPjxZZWFyPjIwMTc8L1llYXI+PFJl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</w:fldData>
        </w:fldChar>
      </w:r>
      <w:r w:rsidR="00171588">
        <w:rPr>
          <w:lang w:val="en-CA" w:eastAsia="zh-CN"/>
        </w:rPr>
        <w:instrText xml:space="preserve"> ADDIN EN.CITE.DATA </w:instrText>
      </w:r>
      <w:r w:rsidR="00171588">
        <w:rPr>
          <w:lang w:val="en-CA" w:eastAsia="zh-CN"/>
        </w:rPr>
      </w:r>
      <w:r w:rsidR="00171588">
        <w:rPr>
          <w:lang w:val="en-CA" w:eastAsia="zh-CN"/>
        </w:rPr>
        <w:fldChar w:fldCharType="end"/>
      </w:r>
      <w:r w:rsidR="00EF0BCA">
        <w:rPr>
          <w:lang w:val="en-CA" w:eastAsia="zh-CN"/>
        </w:rPr>
      </w:r>
      <w:r w:rsidR="00EF0BCA">
        <w:rPr>
          <w:lang w:val="en-CA" w:eastAsia="zh-CN"/>
        </w:rPr>
        <w:fldChar w:fldCharType="separate"/>
      </w:r>
      <w:r w:rsidR="00171588" w:rsidRPr="00171588">
        <w:rPr>
          <w:noProof/>
          <w:vertAlign w:val="superscript"/>
          <w:lang w:val="en-CA" w:eastAsia="zh-CN"/>
        </w:rPr>
        <w:t>3</w:t>
      </w:r>
      <w:r w:rsidR="005C0CE8">
        <w:rPr>
          <w:noProof/>
          <w:vertAlign w:val="superscript"/>
          <w:lang w:val="en-CA" w:eastAsia="zh-CN"/>
        </w:rPr>
        <w:t>–</w:t>
      </w:r>
      <w:r w:rsidR="00171588" w:rsidRPr="00171588">
        <w:rPr>
          <w:noProof/>
          <w:vertAlign w:val="superscript"/>
          <w:lang w:val="en-CA" w:eastAsia="zh-CN"/>
        </w:rPr>
        <w:t>5</w:t>
      </w:r>
      <w:r w:rsidR="00EF0BCA">
        <w:rPr>
          <w:lang w:val="en-CA" w:eastAsia="zh-CN"/>
        </w:rPr>
        <w:fldChar w:fldCharType="end"/>
      </w:r>
      <w:r w:rsidR="0053582E">
        <w:rPr>
          <w:rFonts w:hint="eastAsia"/>
          <w:lang w:val="en-CA" w:eastAsia="zh-CN"/>
        </w:rPr>
        <w:t>.</w:t>
      </w:r>
    </w:p>
    <w:p w14:paraId="1D6AF84E" w14:textId="77777777" w:rsidR="00DF4100" w:rsidRDefault="00DF4100" w:rsidP="001C4E8B">
      <w:pPr>
        <w:rPr>
          <w:lang w:val="en-CA" w:eastAsia="zh-CN"/>
        </w:rPr>
      </w:pPr>
    </w:p>
    <w:p w14:paraId="1B77E5DC" w14:textId="34083CF8" w:rsidR="007B3683" w:rsidRDefault="00857DBC" w:rsidP="001C4E8B">
      <w:r>
        <w:t xml:space="preserve">The </w:t>
      </w:r>
      <w:r w:rsidR="006C0456">
        <w:t>laboratory a</w:t>
      </w:r>
      <w:r w:rsidR="00B32407">
        <w:t>pproach</w:t>
      </w:r>
      <w:r w:rsidR="00274531">
        <w:t xml:space="preserve"> </w:t>
      </w:r>
      <w:r w:rsidR="00225EA7">
        <w:rPr>
          <w:rFonts w:hint="eastAsia"/>
          <w:lang w:eastAsia="zh-CN"/>
        </w:rPr>
        <w:t>to</w:t>
      </w:r>
      <w:r w:rsidR="00942945">
        <w:t xml:space="preserve"> </w:t>
      </w:r>
      <w:r>
        <w:t>blood sample</w:t>
      </w:r>
      <w:r w:rsidR="00942945">
        <w:t xml:space="preserve"> collection</w:t>
      </w:r>
      <w:r>
        <w:t xml:space="preserve"> </w:t>
      </w:r>
      <w:r w:rsidR="00225EA7">
        <w:t xml:space="preserve">is </w:t>
      </w:r>
      <w:r>
        <w:t xml:space="preserve">broadly classified into </w:t>
      </w:r>
      <w:r w:rsidR="008D623C">
        <w:t xml:space="preserve">two types, </w:t>
      </w:r>
      <w:r>
        <w:t>surgical and nonsurgical</w:t>
      </w:r>
      <w:r w:rsidR="00EF0BCA">
        <w:fldChar w:fldCharType="begin"/>
      </w:r>
      <w:r w:rsidR="00171588">
        <w:instrText xml:space="preserve"> ADDIN EN.CITE &lt;EndNote&gt;&lt;Cite&gt;&lt;Author&gt;Bakar&lt;/Author&gt;&lt;Year&gt;1983&lt;/Year&gt;&lt;RecNum&gt;6&lt;/RecNum&gt;&lt;DisplayText&gt;&lt;style face="superscript"&gt;6&lt;/style&gt;&lt;/DisplayText&gt;&lt;record&gt;&lt;rec-number&gt;6&lt;/rec-number&gt;&lt;foreign-keys&gt;&lt;key app="EN" db-id="v9va9dpvq2fzpoe0dwap5r9h5x9a9vs5fxae" timestamp="1627281519"&gt;6&lt;/key&gt;&lt;/foreign-keys&gt;&lt;ref-type name="Journal Article"&gt;17&lt;/ref-type&gt;&lt;contributors&gt;&lt;authors&gt;&lt;author&gt;Bakar, S. K.&lt;/author&gt;&lt;author&gt;Niazi, S.&lt;/author&gt;&lt;/authors&gt;&lt;/contributors&gt;&lt;auth-address&gt;UNIV ILLINOIS, HLTH SCI CTR, COLL PHARM, DEPT PHARMACODYNAM, CHICAGO, IL 60612 USA.&lt;/auth-address&gt;&lt;titles&gt;&lt;title&gt;Simple Reliable Method for Chronic Cannulation of the jugular vein for pharmacokinetic studies in rats&lt;/title&gt;&lt;secondary-title&gt;Journal of Pharmaceutical Sciences&lt;/secondary-title&gt;&lt;alt-title&gt;J. Pharm. Sci.&lt;/alt-title&gt;&lt;/titles&gt;&lt;periodical&gt;&lt;full-title&gt;Journal of Pharmaceutical Sciences&lt;/full-title&gt;&lt;abbr-1&gt;J. Pharm. Sci.&lt;/abbr-1&gt;&lt;/periodical&gt;&lt;alt-periodical&gt;&lt;full-title&gt;Journal of Pharmaceutical Sciences&lt;/full-title&gt;&lt;abbr-1&gt;J. Pharm. Sci.&lt;/abbr-1&gt;&lt;/alt-periodical&gt;&lt;pages&gt;1027-1029&lt;/pages&gt;&lt;volume&gt;72&lt;/volume&gt;&lt;number&gt;9&lt;/number&gt;&lt;keywords&gt;&lt;keyword&gt;Pharmacology &amp;amp; Pharmacy&lt;/keyword&gt;&lt;keyword&gt;Chemistry&lt;/keyword&gt;&lt;/keywords&gt;&lt;dates&gt;&lt;year&gt;1983&lt;/year&gt;&lt;/dates&gt;&lt;isbn&gt;0022-3549&lt;/isbn&gt;&lt;accession-num&gt;WOS:A1983RQ68300014&lt;/accession-num&gt;&lt;work-type&gt;Article&lt;/work-type&gt;&lt;urls&gt;&lt;related-urls&gt;&lt;url&gt;&lt;style face="underline" font="default" size="100%"&gt;&amp;lt;Go to ISI&amp;gt;://WOS:A1983RQ68300014&lt;/style&gt;&lt;/url&gt;&lt;/related-urls&gt;&lt;/urls&gt;&lt;electronic-resource-num&gt;10.1002/jps.2600720915&lt;/electronic-resource-num&gt;&lt;language&gt;English&lt;/language&gt;&lt;/record&gt;&lt;/Cite&gt;&lt;/EndNote&gt;</w:instrText>
      </w:r>
      <w:r w:rsidR="00EF0BCA">
        <w:fldChar w:fldCharType="separate"/>
      </w:r>
      <w:r w:rsidR="00171588" w:rsidRPr="00171588">
        <w:rPr>
          <w:noProof/>
          <w:vertAlign w:val="superscript"/>
        </w:rPr>
        <w:t>6</w:t>
      </w:r>
      <w:r w:rsidR="00EF0BCA">
        <w:fldChar w:fldCharType="end"/>
      </w:r>
      <w:r>
        <w:t xml:space="preserve">. The </w:t>
      </w:r>
      <w:r w:rsidR="00D617E4">
        <w:t>nonsurgical approach</w:t>
      </w:r>
      <w:r w:rsidR="00A83002">
        <w:t xml:space="preserve"> is relative</w:t>
      </w:r>
      <w:r w:rsidR="00B46B18">
        <w:t>ly</w:t>
      </w:r>
      <w:r w:rsidR="00A83002">
        <w:t xml:space="preserve"> eas</w:t>
      </w:r>
      <w:r w:rsidR="003B09F9">
        <w:rPr>
          <w:rFonts w:hint="eastAsia"/>
          <w:lang w:eastAsia="zh-CN"/>
        </w:rPr>
        <w:t>y</w:t>
      </w:r>
      <w:r w:rsidR="00A83002">
        <w:t xml:space="preserve"> to </w:t>
      </w:r>
      <w:r w:rsidR="005C0CE8">
        <w:rPr>
          <w:rFonts w:hint="eastAsia"/>
          <w:lang w:eastAsia="zh-CN"/>
        </w:rPr>
        <w:t>g</w:t>
      </w:r>
      <w:r w:rsidR="005C0CE8">
        <w:rPr>
          <w:lang w:eastAsia="zh-CN"/>
        </w:rPr>
        <w:t>ra</w:t>
      </w:r>
      <w:r w:rsidR="005C0CE8">
        <w:rPr>
          <w:rFonts w:hint="eastAsia"/>
          <w:lang w:eastAsia="zh-CN"/>
        </w:rPr>
        <w:t>sp</w:t>
      </w:r>
      <w:r w:rsidR="005C0CE8">
        <w:t xml:space="preserve"> </w:t>
      </w:r>
      <w:r w:rsidR="00A83002">
        <w:t>for the researcher,</w:t>
      </w:r>
      <w:r w:rsidR="003463C3">
        <w:t xml:space="preserve"> </w:t>
      </w:r>
      <w:r w:rsidR="00A66A45">
        <w:t xml:space="preserve">which </w:t>
      </w:r>
      <w:r w:rsidR="002B6C6D">
        <w:t>includ</w:t>
      </w:r>
      <w:r w:rsidR="00A66A45">
        <w:t>e</w:t>
      </w:r>
      <w:r w:rsidR="00982C43">
        <w:t>s</w:t>
      </w:r>
      <w:r w:rsidR="00274531">
        <w:t xml:space="preserve"> </w:t>
      </w:r>
      <w:r w:rsidR="003463C3">
        <w:t>common techniques, such as</w:t>
      </w:r>
      <w:r w:rsidR="002B6C6D">
        <w:t xml:space="preserve"> cardiac </w:t>
      </w:r>
      <w:r w:rsidR="008522F9">
        <w:t>puncture, orbital</w:t>
      </w:r>
      <w:r w:rsidR="00DF2F4F">
        <w:t xml:space="preserve"> sinus puncture,</w:t>
      </w:r>
      <w:r w:rsidR="003463C3">
        <w:t xml:space="preserve"> </w:t>
      </w:r>
      <w:r w:rsidR="008522F9">
        <w:t>and bleeding</w:t>
      </w:r>
      <w:r w:rsidR="00CA19D5">
        <w:t xml:space="preserve"> of </w:t>
      </w:r>
      <w:r w:rsidR="00D14140">
        <w:t xml:space="preserve">the </w:t>
      </w:r>
      <w:r w:rsidR="003463C3">
        <w:t>saphenous</w:t>
      </w:r>
      <w:r w:rsidR="00CA19D5">
        <w:t xml:space="preserve"> </w:t>
      </w:r>
      <w:r w:rsidR="008D623C">
        <w:t xml:space="preserve">and </w:t>
      </w:r>
      <w:r w:rsidR="00CA19D5">
        <w:t>tail</w:t>
      </w:r>
      <w:r w:rsidR="003463C3">
        <w:t xml:space="preserve"> vein</w:t>
      </w:r>
      <w:r w:rsidR="00CA19D5">
        <w:t xml:space="preserve">. </w:t>
      </w:r>
      <w:r w:rsidR="00A47BE9">
        <w:t xml:space="preserve">Multiple </w:t>
      </w:r>
      <w:r w:rsidR="00CA19D5">
        <w:t xml:space="preserve">blood </w:t>
      </w:r>
      <w:r w:rsidR="00587279">
        <w:t xml:space="preserve">sampling </w:t>
      </w:r>
      <w:r w:rsidR="00982C43">
        <w:t>is</w:t>
      </w:r>
      <w:r w:rsidR="007405CA">
        <w:t xml:space="preserve"> poss</w:t>
      </w:r>
      <w:r w:rsidR="00A47BE9">
        <w:t xml:space="preserve">ible by </w:t>
      </w:r>
      <w:r w:rsidR="00587279">
        <w:t xml:space="preserve">some </w:t>
      </w:r>
      <w:r w:rsidR="007405CA">
        <w:t>non-surgical</w:t>
      </w:r>
      <w:r w:rsidR="00A47BE9">
        <w:t xml:space="preserve"> methods, but the sample volume</w:t>
      </w:r>
      <w:r w:rsidR="007405CA">
        <w:t xml:space="preserve"> is small </w:t>
      </w:r>
      <w:r w:rsidR="00A47BE9">
        <w:t xml:space="preserve">and can </w:t>
      </w:r>
      <w:r w:rsidR="00A47BE9" w:rsidRPr="002B6C6D">
        <w:t xml:space="preserve">cause physical </w:t>
      </w:r>
      <w:r w:rsidR="00A47BE9">
        <w:t>wound</w:t>
      </w:r>
      <w:r w:rsidR="00A47BE9" w:rsidRPr="002B6C6D">
        <w:t xml:space="preserve"> and psychological stress to the </w:t>
      </w:r>
      <w:r w:rsidR="00A47BE9">
        <w:t>animals</w:t>
      </w:r>
      <w:r w:rsidR="00EF0BCA">
        <w:fldChar w:fldCharType="begin"/>
      </w:r>
      <w:r w:rsidR="00EF0BCA">
        <w:instrText xml:space="preserve"> ADDIN EN.CITE &lt;EndNote&gt;&lt;Cite&gt;&lt;Author&gt;Parasuraman&lt;/Author&gt;&lt;Year&gt;2010&lt;/Year&gt;&lt;RecNum&gt;42&lt;/RecNum&gt;&lt;DisplayText&gt;&lt;style face="superscript"&gt;1&lt;/style&gt;&lt;/DisplayText&gt;&lt;record&gt;&lt;rec-number&gt;42&lt;/rec-number&gt;&lt;foreign-keys&gt;&lt;key app="EN" db-id="v9va9dpvq2fzpoe0dwap5r9h5x9a9vs5fxae" timestamp="1627653030"&gt;42&lt;/key&gt;&lt;/foreign-keys&gt;&lt;ref-type name="Journal Article"&gt;17&lt;/ref-type&gt;&lt;contributors&gt;&lt;authors&gt;&lt;author&gt;Parasuraman, Subramani&lt;/author&gt;&lt;author&gt;Raveendran, Ramasamy&lt;/author&gt;&lt;author&gt;Kesavan, R.&lt;/author&gt;&lt;/authors&gt;&lt;/contributors&gt;&lt;titles&gt;&lt;title&gt;Blood sample collection in small laboratory animals&lt;/title&gt;&lt;secondary-title&gt;Journal of Pharmacology and Pharmacotherapeutics&lt;/secondary-title&gt;&lt;/titles&gt;&lt;periodical&gt;&lt;full-title&gt;journal of pharmacology and pharmacotherapeutics&lt;/full-title&gt;&lt;/periodical&gt;&lt;pages&gt;87-93&lt;/pages&gt;&lt;volume&gt;1&lt;/volume&gt;&lt;number&gt;2&lt;/number&gt;&lt;section&gt;87&lt;/section&gt;&lt;dates&gt;&lt;year&gt;2010&lt;/year&gt;&lt;pub-dates&gt;&lt;date&gt;7/1/2010&lt;/date&gt;&lt;/pub-dates&gt;&lt;/dates&gt;&lt;urls&gt;&lt;pdf-urls&gt;&lt;url&gt;https://www.researchgate.net/profile/Subramani_Parasuraman4/publication/50196586_Blood_sample_collection_in_small_laboratory_animals/links/00463514efb66bd0ce000000.pdf&lt;/url&gt;&lt;/pdf-urls&gt;&lt;/urls&gt;&lt;electronic-resource-num&gt;10.4103/0976-500X.72350&lt;/electronic-resource-num&gt;&lt;/record&gt;&lt;/Cite&gt;&lt;/EndNote&gt;</w:instrText>
      </w:r>
      <w:r w:rsidR="00EF0BCA">
        <w:fldChar w:fldCharType="separate"/>
      </w:r>
      <w:r w:rsidR="00EF0BCA" w:rsidRPr="00EF0BCA">
        <w:rPr>
          <w:noProof/>
          <w:vertAlign w:val="superscript"/>
        </w:rPr>
        <w:t>1</w:t>
      </w:r>
      <w:r w:rsidR="00EF0BCA">
        <w:fldChar w:fldCharType="end"/>
      </w:r>
      <w:r w:rsidR="00A47BE9">
        <w:t>.</w:t>
      </w:r>
      <w:r w:rsidR="00CA19D5">
        <w:t xml:space="preserve"> </w:t>
      </w:r>
      <w:r w:rsidR="007B3683">
        <w:t>On the other hand</w:t>
      </w:r>
      <w:r w:rsidR="009B517B">
        <w:t>,</w:t>
      </w:r>
      <w:r w:rsidR="00341002">
        <w:t xml:space="preserve"> </w:t>
      </w:r>
      <w:r w:rsidR="00B161BD">
        <w:t>the surgical approach</w:t>
      </w:r>
      <w:r w:rsidR="00A55B1D">
        <w:t xml:space="preserve"> is a </w:t>
      </w:r>
      <w:r w:rsidR="005A490A">
        <w:t>favorite</w:t>
      </w:r>
      <w:r w:rsidR="00A55B1D">
        <w:t xml:space="preserve"> </w:t>
      </w:r>
      <w:r w:rsidR="005A490A">
        <w:t>alternative to repeated venipuncture, and it</w:t>
      </w:r>
      <w:r w:rsidR="00B161BD">
        <w:t xml:space="preserve"> involves</w:t>
      </w:r>
      <w:r w:rsidR="006B4810">
        <w:t xml:space="preserve"> place</w:t>
      </w:r>
      <w:r w:rsidR="00C614B6">
        <w:t>ment of</w:t>
      </w:r>
      <w:r w:rsidR="006B4810">
        <w:t xml:space="preserve"> a temporary or permanent cannula in the blood vessels of animal</w:t>
      </w:r>
      <w:r w:rsidR="00AE71E5">
        <w:t>s</w:t>
      </w:r>
      <w:r w:rsidR="00EF0BCA">
        <w:fldChar w:fldCharType="begin">
          <w:fldData xml:space="preserve">PEVuZE5vdGU+PENpdGU+PEF1dGhvcj5IYXJtczwvQXV0aG9yPjxZZWFyPjE5NzQ8L1llYXI+PFJl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=
</w:fldData>
        </w:fldChar>
      </w:r>
      <w:r w:rsidR="00171588">
        <w:instrText xml:space="preserve"> ADDIN EN.CITE </w:instrText>
      </w:r>
      <w:r w:rsidR="00171588">
        <w:fldChar w:fldCharType="begin">
          <w:fldData xml:space="preserve">PEVuZE5vdGU+PENpdGU+PEF1dGhvcj5IYXJtczwvQXV0aG9yPjxZZWFyPjE5NzQ8L1llYXI+PFJl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=
</w:fldData>
        </w:fldChar>
      </w:r>
      <w:r w:rsidR="00171588">
        <w:instrText xml:space="preserve"> ADDIN EN.CITE.DATA </w:instrText>
      </w:r>
      <w:r w:rsidR="00171588">
        <w:fldChar w:fldCharType="end"/>
      </w:r>
      <w:r w:rsidR="00EF0BCA">
        <w:fldChar w:fldCharType="separate"/>
      </w:r>
      <w:r w:rsidR="00171588" w:rsidRPr="00171588">
        <w:rPr>
          <w:noProof/>
          <w:vertAlign w:val="superscript"/>
        </w:rPr>
        <w:t>7</w:t>
      </w:r>
      <w:r w:rsidR="005C0CE8">
        <w:rPr>
          <w:noProof/>
          <w:vertAlign w:val="superscript"/>
        </w:rPr>
        <w:t>–</w:t>
      </w:r>
      <w:r w:rsidR="00171588" w:rsidRPr="00171588">
        <w:rPr>
          <w:noProof/>
          <w:vertAlign w:val="superscript"/>
        </w:rPr>
        <w:t>9</w:t>
      </w:r>
      <w:r w:rsidR="00EF0BCA">
        <w:fldChar w:fldCharType="end"/>
      </w:r>
      <w:r w:rsidR="006B4810">
        <w:t>. The</w:t>
      </w:r>
      <w:r w:rsidR="005804A5">
        <w:t xml:space="preserve"> large blood volume</w:t>
      </w:r>
      <w:r w:rsidR="006B4810">
        <w:t xml:space="preserve"> </w:t>
      </w:r>
      <w:r w:rsidR="005804A5">
        <w:t xml:space="preserve">could </w:t>
      </w:r>
      <w:r w:rsidR="006B4810">
        <w:t xml:space="preserve">be </w:t>
      </w:r>
      <w:r w:rsidR="001B4986">
        <w:t>repeatedly</w:t>
      </w:r>
      <w:r w:rsidR="00215233">
        <w:t xml:space="preserve"> </w:t>
      </w:r>
      <w:r w:rsidR="006B4810">
        <w:t>withdrawn</w:t>
      </w:r>
      <w:r w:rsidR="003463C3">
        <w:t xml:space="preserve"> through the cannula </w:t>
      </w:r>
      <w:r w:rsidR="005804A5">
        <w:t>in conscious</w:t>
      </w:r>
      <w:r w:rsidR="00A83002">
        <w:t xml:space="preserve"> rat</w:t>
      </w:r>
      <w:r w:rsidR="00CB6EB3">
        <w:t>s</w:t>
      </w:r>
      <w:r w:rsidR="00A83002">
        <w:t xml:space="preserve"> </w:t>
      </w:r>
      <w:r w:rsidR="00CB6EB3">
        <w:t xml:space="preserve">while avoiding the stress and pain due to </w:t>
      </w:r>
      <w:r w:rsidR="005C0CE8">
        <w:t xml:space="preserve">the </w:t>
      </w:r>
      <w:r w:rsidR="00CB6EB3">
        <w:t>handling tech</w:t>
      </w:r>
      <w:r w:rsidR="00274531">
        <w:t>nique</w:t>
      </w:r>
      <w:r w:rsidR="00CB6EB3">
        <w:t>, restrain</w:t>
      </w:r>
      <w:r w:rsidR="00131C67">
        <w:t>,</w:t>
      </w:r>
      <w:r w:rsidR="00CB6EB3">
        <w:t xml:space="preserve"> and anesthesia</w:t>
      </w:r>
      <w:r w:rsidR="00EF0BCA">
        <w:fldChar w:fldCharType="begin">
          <w:fldData xml:space="preserve">PEVuZE5vdGU+PENpdGU+PEF1dGhvcj5IYXJtczwvQXV0aG9yPjxZZWFyPjE5NzQ8L1llYXI+PFJl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</w:fldData>
        </w:fldChar>
      </w:r>
      <w:r w:rsidR="00375465">
        <w:instrText xml:space="preserve"> ADDIN EN.CITE </w:instrText>
      </w:r>
      <w:r w:rsidR="00375465">
        <w:fldChar w:fldCharType="begin">
          <w:fldData xml:space="preserve">PEVuZE5vdGU+PENpdGU+PEF1dGhvcj5IYXJtczwvQXV0aG9yPjxZZWFyPjE5NzQ8L1llYXI+PFJl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</w:fldData>
        </w:fldChar>
      </w:r>
      <w:r w:rsidR="00375465">
        <w:instrText xml:space="preserve"> ADDIN EN.CITE.DATA </w:instrText>
      </w:r>
      <w:r w:rsidR="00375465">
        <w:fldChar w:fldCharType="end"/>
      </w:r>
      <w:r w:rsidR="00EF0BCA">
        <w:fldChar w:fldCharType="separate"/>
      </w:r>
      <w:r w:rsidR="00171588" w:rsidRPr="00171588">
        <w:rPr>
          <w:noProof/>
          <w:vertAlign w:val="superscript"/>
        </w:rPr>
        <w:t>7,8,10,11</w:t>
      </w:r>
      <w:r w:rsidR="00EF0BCA">
        <w:fldChar w:fldCharType="end"/>
      </w:r>
      <w:r w:rsidR="00CB6EB3">
        <w:t xml:space="preserve">. </w:t>
      </w:r>
      <w:r w:rsidR="005804A5">
        <w:t xml:space="preserve">However, </w:t>
      </w:r>
      <w:r w:rsidR="0029513D">
        <w:t xml:space="preserve">the </w:t>
      </w:r>
      <w:r w:rsidR="00A43539" w:rsidRPr="00A43539">
        <w:t xml:space="preserve">cannula implantation requires </w:t>
      </w:r>
      <w:r w:rsidR="005C0CE8">
        <w:t xml:space="preserve">an </w:t>
      </w:r>
      <w:r w:rsidR="00606641">
        <w:t>experienced researcher with adequate training</w:t>
      </w:r>
      <w:r w:rsidR="0029513D">
        <w:t xml:space="preserve"> </w:t>
      </w:r>
      <w:proofErr w:type="gramStart"/>
      <w:r w:rsidR="0029513D">
        <w:t>in order to</w:t>
      </w:r>
      <w:proofErr w:type="gramEnd"/>
      <w:r w:rsidR="0029513D">
        <w:t xml:space="preserve"> successfully collect the blood</w:t>
      </w:r>
      <w:r w:rsidR="00606641">
        <w:t>.</w:t>
      </w:r>
    </w:p>
    <w:p w14:paraId="0C5E2FD1" w14:textId="77777777" w:rsidR="00B5162A" w:rsidRDefault="00B5162A" w:rsidP="001C4E8B"/>
    <w:p w14:paraId="0A3C3EB5" w14:textId="4EA1F0C9" w:rsidR="000521DB" w:rsidRDefault="00E32EBE" w:rsidP="001C4E8B">
      <w:r>
        <w:t xml:space="preserve">Blood </w:t>
      </w:r>
      <w:r w:rsidR="005804A5">
        <w:t xml:space="preserve">collection </w:t>
      </w:r>
      <w:r>
        <w:t>through j</w:t>
      </w:r>
      <w:r w:rsidR="00B0290E">
        <w:t xml:space="preserve">ugular vein </w:t>
      </w:r>
      <w:r w:rsidR="00C07A28">
        <w:t xml:space="preserve">cannulation </w:t>
      </w:r>
      <w:r w:rsidR="00B0290E">
        <w:t xml:space="preserve">(JVC) </w:t>
      </w:r>
      <w:r w:rsidR="00C07A28">
        <w:t xml:space="preserve">in </w:t>
      </w:r>
      <w:r w:rsidR="00B0290E">
        <w:t>rat</w:t>
      </w:r>
      <w:r w:rsidR="00C07A28">
        <w:t>s</w:t>
      </w:r>
      <w:r w:rsidR="00B0290E">
        <w:t xml:space="preserve"> is the most widely used</w:t>
      </w:r>
      <w:r w:rsidR="00C07A28">
        <w:t xml:space="preserve"> </w:t>
      </w:r>
      <w:r>
        <w:t>method</w:t>
      </w:r>
      <w:r w:rsidR="00B0290E">
        <w:t xml:space="preserve"> </w:t>
      </w:r>
      <w:r w:rsidR="00C97F90">
        <w:t xml:space="preserve">to </w:t>
      </w:r>
      <w:r w:rsidR="00637F65">
        <w:t>study</w:t>
      </w:r>
      <w:r w:rsidR="003A5B1C">
        <w:t xml:space="preserve"> the </w:t>
      </w:r>
      <w:r w:rsidR="00637F65">
        <w:t>drug PK</w:t>
      </w:r>
      <w:r w:rsidR="00B542DE">
        <w:fldChar w:fldCharType="begin">
          <w:fldData xml:space="preserve">PEVuZE5vdGU+PENpdGU+PEF1dGhvcj5CYWthcjwvQXV0aG9yPjxZZWFyPjE5ODM8L1llYXI+PFJl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</w:fldData>
        </w:fldChar>
      </w:r>
      <w:r w:rsidR="00A15B88">
        <w:instrText xml:space="preserve"> ADDIN EN.CITE </w:instrText>
      </w:r>
      <w:r w:rsidR="00A15B88">
        <w:fldChar w:fldCharType="begin">
          <w:fldData xml:space="preserve">PEVuZE5vdGU+PENpdGU+PEF1dGhvcj5CYWthcjwvQXV0aG9yPjxZZWFyPjE5ODM8L1llYXI+PFJl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</w:fldData>
        </w:fldChar>
      </w:r>
      <w:r w:rsidR="00A15B88">
        <w:instrText xml:space="preserve"> ADDIN EN.CITE.DATA </w:instrText>
      </w:r>
      <w:r w:rsidR="00A15B88">
        <w:fldChar w:fldCharType="end"/>
      </w:r>
      <w:r w:rsidR="00B542DE">
        <w:fldChar w:fldCharType="separate"/>
      </w:r>
      <w:r w:rsidR="00A15B88" w:rsidRPr="00A15B88">
        <w:rPr>
          <w:noProof/>
          <w:vertAlign w:val="superscript"/>
        </w:rPr>
        <w:t>6,10,12,13</w:t>
      </w:r>
      <w:r w:rsidR="00B542DE">
        <w:fldChar w:fldCharType="end"/>
      </w:r>
      <w:r w:rsidR="005804A5">
        <w:t>. Yet</w:t>
      </w:r>
      <w:r w:rsidR="00EA6D29">
        <w:t xml:space="preserve">, </w:t>
      </w:r>
      <w:r w:rsidR="0029513D">
        <w:t xml:space="preserve">establishment of </w:t>
      </w:r>
      <w:r w:rsidR="00EA6D29">
        <w:t>the</w:t>
      </w:r>
      <w:r w:rsidR="0029513D">
        <w:t xml:space="preserve"> JVC</w:t>
      </w:r>
      <w:r w:rsidR="00EA6D29">
        <w:t xml:space="preserve"> rat model </w:t>
      </w:r>
      <w:r w:rsidR="0029513D">
        <w:t xml:space="preserve">needs </w:t>
      </w:r>
      <w:r w:rsidR="0029513D" w:rsidRPr="00A43539">
        <w:t xml:space="preserve">careful practice of microsurgical skills and knowledge of postsurgical care and </w:t>
      </w:r>
      <w:r w:rsidR="00B542DE" w:rsidRPr="00A43539">
        <w:t>maintenance.</w:t>
      </w:r>
      <w:r w:rsidR="007C401C">
        <w:t xml:space="preserve"> </w:t>
      </w:r>
      <w:r w:rsidR="00637F65">
        <w:t>Especially, a</w:t>
      </w:r>
      <w:r w:rsidR="007C401C">
        <w:t xml:space="preserve">fter the surgery, the rat </w:t>
      </w:r>
      <w:r w:rsidR="00734D9B">
        <w:t xml:space="preserve">requires </w:t>
      </w:r>
      <w:r w:rsidR="0080181A">
        <w:t xml:space="preserve">administration of </w:t>
      </w:r>
      <w:r w:rsidR="00EA6D29" w:rsidRPr="000521DB">
        <w:t xml:space="preserve">analgesics and </w:t>
      </w:r>
      <w:r w:rsidR="0080181A">
        <w:t>sufficient</w:t>
      </w:r>
      <w:r w:rsidR="0080181A" w:rsidRPr="000521DB">
        <w:t xml:space="preserve"> </w:t>
      </w:r>
      <w:r w:rsidR="00EA6D29" w:rsidRPr="000521DB">
        <w:t xml:space="preserve">recovery time to </w:t>
      </w:r>
      <w:r w:rsidR="008522F9" w:rsidRPr="000521DB">
        <w:t>reach stable</w:t>
      </w:r>
      <w:r w:rsidR="002F5F7B">
        <w:t xml:space="preserve"> physiological condition</w:t>
      </w:r>
      <w:r w:rsidR="002F5F7B" w:rsidRPr="000521DB">
        <w:t xml:space="preserve"> </w:t>
      </w:r>
      <w:r w:rsidR="00EA6D29" w:rsidRPr="000521DB">
        <w:t>for further experiments</w:t>
      </w:r>
      <w:r w:rsidR="00171588">
        <w:fldChar w:fldCharType="begin">
          <w:fldData xml:space="preserve">PEVuZE5vdGU+PENpdGU+PEF1dGhvcj5LYXJpbTwvQXV0aG9yPjxZZWFyPjIwMDk8L1llYXI+PFJl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</w:fldData>
        </w:fldChar>
      </w:r>
      <w:r w:rsidR="002964C3">
        <w:instrText xml:space="preserve"> ADDIN EN.CITE </w:instrText>
      </w:r>
      <w:r w:rsidR="002964C3">
        <w:fldChar w:fldCharType="begin">
          <w:fldData xml:space="preserve">PEVuZE5vdGU+PENpdGU+PEF1dGhvcj5LYXJpbTwvQXV0aG9yPjxZZWFyPjIwMDk8L1llYXI+PFJl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</w:fldData>
        </w:fldChar>
      </w:r>
      <w:r w:rsidR="002964C3">
        <w:instrText xml:space="preserve"> ADDIN EN.CITE.DATA </w:instrText>
      </w:r>
      <w:r w:rsidR="002964C3">
        <w:fldChar w:fldCharType="end"/>
      </w:r>
      <w:r w:rsidR="00171588">
        <w:fldChar w:fldCharType="separate"/>
      </w:r>
      <w:r w:rsidR="002964C3" w:rsidRPr="002964C3">
        <w:rPr>
          <w:noProof/>
          <w:vertAlign w:val="superscript"/>
        </w:rPr>
        <w:t>13</w:t>
      </w:r>
      <w:r w:rsidR="005C0CE8">
        <w:rPr>
          <w:noProof/>
          <w:vertAlign w:val="superscript"/>
        </w:rPr>
        <w:t>–</w:t>
      </w:r>
      <w:r w:rsidR="002964C3" w:rsidRPr="002964C3">
        <w:rPr>
          <w:noProof/>
          <w:vertAlign w:val="superscript"/>
        </w:rPr>
        <w:t>15</w:t>
      </w:r>
      <w:r w:rsidR="00171588">
        <w:fldChar w:fldCharType="end"/>
      </w:r>
      <w:r w:rsidR="00EA6D29">
        <w:t xml:space="preserve">. </w:t>
      </w:r>
      <w:r w:rsidR="002F5F7B">
        <w:t>Although the body weight gain (i.e., &gt;10</w:t>
      </w:r>
      <w:r w:rsidR="0089771F">
        <w:t xml:space="preserve"> g</w:t>
      </w:r>
      <w:r w:rsidR="002F5F7B">
        <w:t>) is a valid</w:t>
      </w:r>
      <w:r w:rsidR="003B42FD">
        <w:t xml:space="preserve"> and commonly applied</w:t>
      </w:r>
      <w:r w:rsidR="002F5F7B">
        <w:t xml:space="preserve"> indicator for </w:t>
      </w:r>
      <w:r w:rsidR="003B42FD">
        <w:t xml:space="preserve">the </w:t>
      </w:r>
      <w:r w:rsidR="002F5F7B">
        <w:t>rat</w:t>
      </w:r>
      <w:r w:rsidR="003B42FD">
        <w:t>’s recovery</w:t>
      </w:r>
      <w:r w:rsidR="00EA6D29" w:rsidRPr="00777A7A">
        <w:t>,</w:t>
      </w:r>
      <w:r w:rsidR="00A15B88">
        <w:t xml:space="preserve"> </w:t>
      </w:r>
      <w:r w:rsidR="003B42FD">
        <w:t xml:space="preserve">it is not uncommon that </w:t>
      </w:r>
      <w:r w:rsidR="00EA6D29">
        <w:t xml:space="preserve">the </w:t>
      </w:r>
      <w:r w:rsidR="00EA6D29" w:rsidRPr="00777A7A">
        <w:t xml:space="preserve">rats </w:t>
      </w:r>
      <w:r w:rsidR="003B42FD">
        <w:t>have unexpected death postoperatively due to</w:t>
      </w:r>
      <w:r w:rsidR="00EA6D29" w:rsidRPr="00777A7A">
        <w:t xml:space="preserve"> </w:t>
      </w:r>
      <w:r w:rsidR="00551DA7">
        <w:t xml:space="preserve">dehydration, </w:t>
      </w:r>
      <w:r w:rsidR="00EA6D29" w:rsidRPr="00777A7A">
        <w:t>infection</w:t>
      </w:r>
      <w:r w:rsidR="00131C67">
        <w:t>,</w:t>
      </w:r>
      <w:r w:rsidR="00551DA7">
        <w:t xml:space="preserve"> and inflammation</w:t>
      </w:r>
      <w:r w:rsidR="002F5F7B">
        <w:t xml:space="preserve">, which </w:t>
      </w:r>
      <w:r w:rsidR="0080181A">
        <w:t>could</w:t>
      </w:r>
      <w:r w:rsidR="002F5F7B">
        <w:t xml:space="preserve"> be subtle</w:t>
      </w:r>
      <w:r w:rsidR="0080181A">
        <w:t xml:space="preserve"> to notice at the early onset</w:t>
      </w:r>
      <w:r w:rsidR="00CD731F">
        <w:fldChar w:fldCharType="begin"/>
      </w:r>
      <w:r w:rsidR="00A15B88">
        <w:instrText xml:space="preserve"> ADDIN EN.CITE &lt;EndNote&gt;&lt;Cite&gt;&lt;Author&gt;Karim&lt;/Author&gt;&lt;Year&gt;2009&lt;/Year&gt;&lt;RecNum&gt;22&lt;/RecNum&gt;&lt;DisplayText&gt;&lt;style face="superscript"&gt;14,15&lt;/style&gt;&lt;/DisplayText&gt;&lt;record&gt;&lt;rec-number&gt;22&lt;/rec-number&gt;&lt;foreign-keys&gt;&lt;key app="EN" db-id="v9va9dpvq2fzpoe0dwap5r9h5x9a9vs5fxae" timestamp="1627324046"&gt;22&lt;/key&gt;&lt;/foreign-keys&gt;&lt;ref-type name="Journal Article"&gt;17&lt;/ref-type&gt;&lt;contributors&gt;&lt;authors&gt;&lt;author&gt;Karim, Nasim&lt;/author&gt;&lt;author&gt;Ali, Sanowar&lt;/author&gt;&lt;/authors&gt;&lt;/contributors&gt;&lt;titles&gt;&lt;title&gt;Jugular Vein Cannulation in Rats – A Mini Review&lt;/title&gt;&lt;/titles&gt;&lt;pages&gt;929-935&lt;/pages&gt;&lt;volume&gt;3&lt;/volume&gt;&lt;dates&gt;&lt;year&gt;2009&lt;/year&gt;&lt;pub-dates&gt;&lt;date&gt;01/01&lt;/date&gt;&lt;/pub-dates&gt;&lt;/dates&gt;&lt;urls&gt;&lt;/urls&gt;&lt;/record&gt;&lt;/Cite&gt;&lt;Cite&gt;&lt;Author&gt;Ling&lt;/Author&gt;&lt;Year&gt;2003&lt;/Year&gt;&lt;RecNum&gt;19&lt;/RecNum&gt;&lt;record&gt;&lt;rec-number&gt;19&lt;/rec-number&gt;&lt;foreign-keys&gt;&lt;key app="EN" db-id="v9va9dpvq2fzpoe0dwap5r9h5x9a9vs5fxae" timestamp="1627313088"&gt;19&lt;/key&gt;&lt;/foreign-keys&gt;&lt;ref-type name="Journal Article"&gt;17&lt;/ref-type&gt;&lt;contributors&gt;&lt;authors&gt;&lt;author&gt;Ling, Spencer&lt;/author&gt;&lt;author&gt;Jamali, Fakhreddin&lt;/author&gt;&lt;/authors&gt;&lt;/contributors&gt;&lt;titles&gt;&lt;title&gt;Effect of cannulation surgery and restraint stress on the plasma corticosterone concentration in the rat: application of an improved corticosterone HPLC assay&lt;/title&gt;&lt;secondary-title&gt;Journal of Pharmacy &amp;amp; Pharmaceutical Sciences a Publication of the Canadian Society for Pharmaceutical Sciences&lt;/secondary-title&gt;&lt;/titles&gt;&lt;periodical&gt;&lt;full-title&gt;journal of pharmacy &amp;amp; pharmaceutical sciences a publication of the canadian society for pharmaceutical sciences&lt;/full-title&gt;&lt;/periodical&gt;&lt;volume&gt;6&lt;/volume&gt;&lt;number&gt;2&lt;/number&gt;&lt;section&gt;246&lt;/section&gt;&lt;dates&gt;&lt;year&gt;2003&lt;/year&gt;&lt;pub-dates&gt;&lt;date&gt;5/1/2003&lt;/date&gt;&lt;/pub-dates&gt;&lt;/dates&gt;&lt;urls&gt;&lt;pdf-urls&gt;&lt;url&gt;https://ualberta.ca/~csps/jpps6(2)/f.jamali/stress.pdf&lt;/url&gt;&lt;/pdf-urls&gt;&lt;/urls&gt;&lt;/record&gt;&lt;/Cite&gt;&lt;/EndNote&gt;</w:instrText>
      </w:r>
      <w:r w:rsidR="00CD731F">
        <w:fldChar w:fldCharType="separate"/>
      </w:r>
      <w:r w:rsidR="00A15B88" w:rsidRPr="00A15B88">
        <w:rPr>
          <w:noProof/>
          <w:vertAlign w:val="superscript"/>
        </w:rPr>
        <w:t>14,15</w:t>
      </w:r>
      <w:r w:rsidR="00CD731F">
        <w:fldChar w:fldCharType="end"/>
      </w:r>
      <w:r w:rsidR="00EA6D29">
        <w:t>.</w:t>
      </w:r>
      <w:r w:rsidR="00EA6D29">
        <w:rPr>
          <w:rFonts w:hint="eastAsia"/>
          <w:lang w:eastAsia="zh-CN"/>
        </w:rPr>
        <w:t xml:space="preserve"> </w:t>
      </w:r>
      <w:r w:rsidR="00551DA7">
        <w:rPr>
          <w:lang w:eastAsia="zh-CN"/>
        </w:rPr>
        <w:t>In addition,</w:t>
      </w:r>
      <w:r w:rsidR="008C3F61">
        <w:t xml:space="preserve"> ca</w:t>
      </w:r>
      <w:r w:rsidR="00183215">
        <w:t>theter</w:t>
      </w:r>
      <w:r w:rsidR="00551DA7">
        <w:t xml:space="preserve"> </w:t>
      </w:r>
      <w:r w:rsidR="008C3F61">
        <w:t>obstruction</w:t>
      </w:r>
      <w:r w:rsidR="003B42FD">
        <w:t xml:space="preserve"> in the JVC model</w:t>
      </w:r>
      <w:r w:rsidR="00EA6D29" w:rsidRPr="007950F9">
        <w:t xml:space="preserve"> </w:t>
      </w:r>
      <w:r w:rsidR="002F5F7B">
        <w:t xml:space="preserve">remains to be an issue during </w:t>
      </w:r>
      <w:r w:rsidR="001317BD">
        <w:t>the blood</w:t>
      </w:r>
      <w:r w:rsidR="002F5F7B">
        <w:t xml:space="preserve"> collection</w:t>
      </w:r>
      <w:r w:rsidR="00EA6D29" w:rsidRPr="007950F9">
        <w:t>.</w:t>
      </w:r>
    </w:p>
    <w:p w14:paraId="549A60C7" w14:textId="77777777" w:rsidR="00B5162A" w:rsidRDefault="00B5162A" w:rsidP="001C4E8B"/>
    <w:p w14:paraId="1CF498AF" w14:textId="09C46310" w:rsidR="003A5B1C" w:rsidRPr="00785ADE" w:rsidRDefault="00580058" w:rsidP="001C4E8B">
      <w:pPr>
        <w:rPr>
          <w:bCs/>
        </w:rPr>
      </w:pPr>
      <w:r>
        <w:t xml:space="preserve">The present protocol </w:t>
      </w:r>
      <w:r w:rsidR="0053582E">
        <w:rPr>
          <w:bCs/>
        </w:rPr>
        <w:t>has</w:t>
      </w:r>
      <w:r>
        <w:rPr>
          <w:bCs/>
        </w:rPr>
        <w:t xml:space="preserve"> </w:t>
      </w:r>
      <w:r w:rsidR="0080181A">
        <w:rPr>
          <w:bCs/>
        </w:rPr>
        <w:t>demonstrate</w:t>
      </w:r>
      <w:r w:rsidR="004C5FE2">
        <w:rPr>
          <w:bCs/>
        </w:rPr>
        <w:t xml:space="preserve">d </w:t>
      </w:r>
      <w:r w:rsidR="004C5FE2" w:rsidRPr="00767ED1">
        <w:rPr>
          <w:bCs/>
        </w:rPr>
        <w:t>in detail</w:t>
      </w:r>
      <w:r w:rsidR="0080181A" w:rsidRPr="00785ADE">
        <w:rPr>
          <w:bCs/>
        </w:rPr>
        <w:t xml:space="preserve"> </w:t>
      </w:r>
      <w:r w:rsidRPr="00785ADE">
        <w:rPr>
          <w:bCs/>
        </w:rPr>
        <w:t xml:space="preserve">the </w:t>
      </w:r>
      <w:r w:rsidR="004C5FE2">
        <w:rPr>
          <w:bCs/>
        </w:rPr>
        <w:t>micro</w:t>
      </w:r>
      <w:r w:rsidRPr="00785ADE">
        <w:rPr>
          <w:bCs/>
        </w:rPr>
        <w:t xml:space="preserve">surgical </w:t>
      </w:r>
      <w:r>
        <w:rPr>
          <w:bCs/>
        </w:rPr>
        <w:t>procedure</w:t>
      </w:r>
      <w:r w:rsidR="004C5FE2">
        <w:rPr>
          <w:bCs/>
        </w:rPr>
        <w:t>s</w:t>
      </w:r>
      <w:r w:rsidRPr="00785ADE">
        <w:rPr>
          <w:bCs/>
        </w:rPr>
        <w:t xml:space="preserve"> for </w:t>
      </w:r>
      <w:r w:rsidR="004C5FE2">
        <w:rPr>
          <w:bCs/>
        </w:rPr>
        <w:t>JVC</w:t>
      </w:r>
      <w:r w:rsidRPr="00785ADE">
        <w:rPr>
          <w:bCs/>
        </w:rPr>
        <w:t xml:space="preserve"> in an anesthetized rat</w:t>
      </w:r>
      <w:r w:rsidRPr="009D5881">
        <w:rPr>
          <w:bCs/>
        </w:rPr>
        <w:t xml:space="preserve"> </w:t>
      </w:r>
      <w:r>
        <w:rPr>
          <w:bCs/>
        </w:rPr>
        <w:t xml:space="preserve">with </w:t>
      </w:r>
      <w:r w:rsidR="004C5FE2">
        <w:rPr>
          <w:bCs/>
        </w:rPr>
        <w:t xml:space="preserve">specific </w:t>
      </w:r>
      <w:r w:rsidRPr="009D5881">
        <w:rPr>
          <w:bCs/>
        </w:rPr>
        <w:t>focus on the</w:t>
      </w:r>
      <w:r>
        <w:rPr>
          <w:bCs/>
        </w:rPr>
        <w:t xml:space="preserve"> identification,</w:t>
      </w:r>
      <w:r w:rsidRPr="009D5881">
        <w:rPr>
          <w:bCs/>
        </w:rPr>
        <w:t xml:space="preserve"> </w:t>
      </w:r>
      <w:r>
        <w:rPr>
          <w:bCs/>
        </w:rPr>
        <w:t xml:space="preserve">isolation, </w:t>
      </w:r>
      <w:r w:rsidR="00E97EC8">
        <w:rPr>
          <w:bCs/>
        </w:rPr>
        <w:t>and cannulation</w:t>
      </w:r>
      <w:r w:rsidRPr="009D5881">
        <w:rPr>
          <w:bCs/>
        </w:rPr>
        <w:t xml:space="preserve"> of the jugular vein. </w:t>
      </w:r>
      <w:r w:rsidR="00B4213F">
        <w:rPr>
          <w:rFonts w:hint="eastAsia"/>
          <w:bCs/>
          <w:lang w:eastAsia="zh-CN"/>
        </w:rPr>
        <w:t>T</w:t>
      </w:r>
      <w:r w:rsidR="00E97EC8">
        <w:rPr>
          <w:bCs/>
        </w:rPr>
        <w:t xml:space="preserve">he </w:t>
      </w:r>
      <w:r w:rsidR="00183215">
        <w:rPr>
          <w:bCs/>
        </w:rPr>
        <w:t>importance</w:t>
      </w:r>
      <w:r w:rsidR="00E97EC8">
        <w:rPr>
          <w:bCs/>
        </w:rPr>
        <w:t xml:space="preserve"> of </w:t>
      </w:r>
      <w:r w:rsidRPr="009D5881">
        <w:rPr>
          <w:bCs/>
        </w:rPr>
        <w:t xml:space="preserve">physiological and hematological </w:t>
      </w:r>
      <w:r w:rsidR="004C5FE2">
        <w:rPr>
          <w:bCs/>
        </w:rPr>
        <w:t>monitoring</w:t>
      </w:r>
      <w:r w:rsidR="004C5FE2" w:rsidRPr="009D5881">
        <w:rPr>
          <w:bCs/>
        </w:rPr>
        <w:t xml:space="preserve"> </w:t>
      </w:r>
      <w:r w:rsidRPr="009D5881">
        <w:rPr>
          <w:bCs/>
        </w:rPr>
        <w:t>of the rats</w:t>
      </w:r>
      <w:r w:rsidR="00E97EC8">
        <w:rPr>
          <w:bCs/>
        </w:rPr>
        <w:t xml:space="preserve"> during the recovery phase</w:t>
      </w:r>
      <w:r w:rsidR="00B4213F">
        <w:rPr>
          <w:bCs/>
        </w:rPr>
        <w:t xml:space="preserve"> </w:t>
      </w:r>
      <w:r w:rsidR="00B4213F">
        <w:rPr>
          <w:rFonts w:hint="eastAsia"/>
          <w:bCs/>
          <w:lang w:eastAsia="zh-CN"/>
        </w:rPr>
        <w:t>is</w:t>
      </w:r>
      <w:r w:rsidR="00B4213F">
        <w:rPr>
          <w:bCs/>
        </w:rPr>
        <w:t xml:space="preserve"> </w:t>
      </w:r>
      <w:r w:rsidR="00B4213F">
        <w:rPr>
          <w:rFonts w:hint="eastAsia"/>
          <w:bCs/>
          <w:lang w:eastAsia="zh-CN"/>
        </w:rPr>
        <w:t>h</w:t>
      </w:r>
      <w:r w:rsidR="00B4213F">
        <w:rPr>
          <w:bCs/>
        </w:rPr>
        <w:t>ighlighted</w:t>
      </w:r>
      <w:r w:rsidRPr="009D5881">
        <w:rPr>
          <w:bCs/>
        </w:rPr>
        <w:t xml:space="preserve">. Finally, </w:t>
      </w:r>
      <w:r w:rsidR="00E071A6">
        <w:rPr>
          <w:bCs/>
        </w:rPr>
        <w:t xml:space="preserve">serial blood samples </w:t>
      </w:r>
      <w:r w:rsidR="0023616F" w:rsidRPr="001D31CC">
        <w:rPr>
          <w:bCs/>
        </w:rPr>
        <w:t>were collected</w:t>
      </w:r>
      <w:r w:rsidR="0023616F">
        <w:rPr>
          <w:bCs/>
        </w:rPr>
        <w:t xml:space="preserve"> </w:t>
      </w:r>
      <w:r w:rsidR="003D67D1">
        <w:rPr>
          <w:bCs/>
        </w:rPr>
        <w:t xml:space="preserve">through the venous catheter </w:t>
      </w:r>
      <w:r w:rsidRPr="009D5881">
        <w:rPr>
          <w:bCs/>
        </w:rPr>
        <w:t xml:space="preserve">to study the </w:t>
      </w:r>
      <w:r w:rsidR="004C5FE2">
        <w:rPr>
          <w:bCs/>
        </w:rPr>
        <w:t xml:space="preserve">PK </w:t>
      </w:r>
      <w:r w:rsidR="00E97EC8">
        <w:rPr>
          <w:bCs/>
        </w:rPr>
        <w:t xml:space="preserve">of </w:t>
      </w:r>
      <w:r w:rsidRPr="009D5881">
        <w:rPr>
          <w:bCs/>
        </w:rPr>
        <w:t>the oral</w:t>
      </w:r>
      <w:r w:rsidR="004C5FE2">
        <w:rPr>
          <w:bCs/>
        </w:rPr>
        <w:t>ly</w:t>
      </w:r>
      <w:r w:rsidRPr="009D5881">
        <w:rPr>
          <w:bCs/>
        </w:rPr>
        <w:t xml:space="preserve"> </w:t>
      </w:r>
      <w:r w:rsidR="00E97EC8">
        <w:rPr>
          <w:bCs/>
        </w:rPr>
        <w:t>administered</w:t>
      </w:r>
      <w:r w:rsidRPr="009D5881">
        <w:rPr>
          <w:bCs/>
        </w:rPr>
        <w:t xml:space="preserve"> </w:t>
      </w:r>
      <w:r w:rsidR="004C5FE2">
        <w:rPr>
          <w:bCs/>
        </w:rPr>
        <w:t>natural phenol</w:t>
      </w:r>
      <w:r w:rsidR="00E97EC8">
        <w:rPr>
          <w:bCs/>
        </w:rPr>
        <w:t xml:space="preserve"> </w:t>
      </w:r>
      <w:r w:rsidR="00183215">
        <w:rPr>
          <w:bCs/>
        </w:rPr>
        <w:t>e</w:t>
      </w:r>
      <w:r w:rsidRPr="009D5881">
        <w:rPr>
          <w:bCs/>
        </w:rPr>
        <w:t>llagic acid</w:t>
      </w:r>
      <w:r w:rsidR="004C5FE2">
        <w:rPr>
          <w:bCs/>
        </w:rPr>
        <w:t xml:space="preserve"> with poor </w:t>
      </w:r>
      <w:r w:rsidR="00752F63">
        <w:rPr>
          <w:bCs/>
        </w:rPr>
        <w:t xml:space="preserve">bioavailability (i.e., low </w:t>
      </w:r>
      <w:r w:rsidR="00E071A6">
        <w:rPr>
          <w:bCs/>
        </w:rPr>
        <w:t xml:space="preserve">systemic </w:t>
      </w:r>
      <w:r w:rsidR="00752F63">
        <w:rPr>
          <w:bCs/>
        </w:rPr>
        <w:t>concentration)</w:t>
      </w:r>
      <w:r w:rsidR="00E97EC8">
        <w:rPr>
          <w:bCs/>
        </w:rPr>
        <w:t xml:space="preserve"> </w:t>
      </w:r>
      <w:r w:rsidR="004C5FE2">
        <w:rPr>
          <w:bCs/>
        </w:rPr>
        <w:t>to</w:t>
      </w:r>
      <w:r w:rsidR="00E97EC8">
        <w:rPr>
          <w:bCs/>
        </w:rPr>
        <w:t xml:space="preserve"> </w:t>
      </w:r>
      <w:r w:rsidR="004C5FE2">
        <w:rPr>
          <w:bCs/>
        </w:rPr>
        <w:t>v</w:t>
      </w:r>
      <w:r w:rsidR="004C5FE2" w:rsidRPr="009D5881">
        <w:rPr>
          <w:bCs/>
        </w:rPr>
        <w:t>erif</w:t>
      </w:r>
      <w:r w:rsidR="004C5FE2">
        <w:rPr>
          <w:bCs/>
        </w:rPr>
        <w:t>y</w:t>
      </w:r>
      <w:r w:rsidR="004C5FE2" w:rsidRPr="009D5881">
        <w:rPr>
          <w:bCs/>
        </w:rPr>
        <w:t xml:space="preserve"> </w:t>
      </w:r>
      <w:r w:rsidRPr="009D5881">
        <w:rPr>
          <w:bCs/>
        </w:rPr>
        <w:t xml:space="preserve">the </w:t>
      </w:r>
      <w:r w:rsidR="004C5FE2">
        <w:rPr>
          <w:bCs/>
        </w:rPr>
        <w:t xml:space="preserve">JVC </w:t>
      </w:r>
      <w:r w:rsidRPr="009D5881">
        <w:rPr>
          <w:bCs/>
        </w:rPr>
        <w:t xml:space="preserve">rat </w:t>
      </w:r>
      <w:r w:rsidR="004C5FE2">
        <w:rPr>
          <w:bCs/>
        </w:rPr>
        <w:t>model</w:t>
      </w:r>
      <w:r>
        <w:rPr>
          <w:bCs/>
        </w:rPr>
        <w:t>.</w:t>
      </w:r>
    </w:p>
    <w:p w14:paraId="60885808" w14:textId="77777777" w:rsidR="00785ADE" w:rsidRDefault="00785ADE" w:rsidP="001C4E8B">
      <w:pPr>
        <w:rPr>
          <w:b/>
        </w:rPr>
      </w:pPr>
    </w:p>
    <w:p w14:paraId="32A92E82" w14:textId="717E377D" w:rsidR="006E4797" w:rsidRDefault="00551D82" w:rsidP="001C4E8B">
      <w:r>
        <w:rPr>
          <w:b/>
        </w:rPr>
        <w:t>PROTOCOL:</w:t>
      </w:r>
    </w:p>
    <w:p w14:paraId="1223B438" w14:textId="77777777" w:rsidR="00B5162A" w:rsidRDefault="00B5162A" w:rsidP="001C4E8B">
      <w:pPr>
        <w:rPr>
          <w:color w:val="808080"/>
        </w:rPr>
      </w:pPr>
    </w:p>
    <w:p w14:paraId="35430ED6" w14:textId="3AD2AF8E" w:rsidR="00090330" w:rsidRDefault="00127B6B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  <w:r w:rsidRPr="00127B6B">
        <w:rPr>
          <w:rFonts w:asciiTheme="majorHAnsi" w:eastAsia="Times New Roman" w:hAnsiTheme="majorHAnsi" w:cstheme="majorHAnsi"/>
          <w:kern w:val="2"/>
          <w:lang w:eastAsia="zh-CN"/>
        </w:rPr>
        <w:t xml:space="preserve">The procedures described below were performed as part of a protocol approved by the Institutional Animal Care and Use Committee of Northwestern Polytechnical 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>U</w:t>
      </w:r>
      <w:r w:rsidRPr="00127B6B">
        <w:rPr>
          <w:rFonts w:asciiTheme="majorHAnsi" w:eastAsia="Times New Roman" w:hAnsiTheme="majorHAnsi" w:cstheme="majorHAnsi"/>
          <w:kern w:val="2"/>
          <w:lang w:eastAsia="zh-CN"/>
        </w:rPr>
        <w:t>niversity (No. 202101117</w:t>
      </w:r>
      <w:r w:rsidRPr="00127B6B">
        <w:rPr>
          <w:rFonts w:asciiTheme="majorHAnsi" w:eastAsia="Times New Roman" w:hAnsiTheme="majorHAnsi" w:cstheme="majorHAnsi"/>
          <w:kern w:val="2"/>
          <w:lang w:val="en-CA" w:eastAsia="zh-CN"/>
        </w:rPr>
        <w:t>)</w:t>
      </w:r>
      <w:r w:rsidR="006E54EC">
        <w:rPr>
          <w:rFonts w:asciiTheme="majorHAnsi" w:eastAsia="Times New Roman" w:hAnsiTheme="majorHAnsi" w:cstheme="majorHAnsi"/>
          <w:kern w:val="2"/>
          <w:lang w:eastAsia="zh-CN"/>
        </w:rPr>
        <w:t>.</w:t>
      </w:r>
    </w:p>
    <w:p w14:paraId="3FA5B2B4" w14:textId="77777777" w:rsidR="00330508" w:rsidRPr="00127B6B" w:rsidRDefault="00330508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  <w:bookmarkStart w:id="2" w:name="_Hlk82795982"/>
    </w:p>
    <w:p w14:paraId="4CD6411A" w14:textId="7EC57AEB" w:rsidR="00127B6B" w:rsidRDefault="00127B6B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b/>
          <w:bCs/>
          <w:kern w:val="2"/>
          <w:lang w:eastAsia="zh-CN"/>
        </w:rPr>
        <w:t>Preoperative preparation</w:t>
      </w:r>
      <w:r w:rsidR="00897695">
        <w:rPr>
          <w:rFonts w:asciiTheme="majorHAnsi" w:eastAsia="DengXian" w:hAnsiTheme="majorHAnsi" w:cstheme="majorHAnsi"/>
          <w:b/>
          <w:bCs/>
          <w:kern w:val="2"/>
          <w:lang w:eastAsia="zh-CN"/>
        </w:rPr>
        <w:t xml:space="preserve"> (the day before the surgery)</w:t>
      </w:r>
    </w:p>
    <w:p w14:paraId="79097A82" w14:textId="77777777" w:rsidR="00B5162A" w:rsidRPr="00127B6B" w:rsidRDefault="00B5162A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419966E9" w14:textId="32BAF6BF" w:rsidR="00127B6B" w:rsidRPr="001C4E8B" w:rsidRDefault="001C4E8B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lang w:eastAsia="zh-CN"/>
        </w:rPr>
        <w:t xml:space="preserve">NOTE: </w:t>
      </w:r>
      <w:r w:rsidR="00127B6B" w:rsidRPr="001C4E8B">
        <w:rPr>
          <w:rFonts w:asciiTheme="majorHAnsi" w:eastAsia="DengXian" w:hAnsiTheme="majorHAnsi" w:cstheme="majorHAnsi"/>
          <w:kern w:val="2"/>
          <w:lang w:eastAsia="zh-CN"/>
        </w:rPr>
        <w:t>Required</w:t>
      </w:r>
      <w:r w:rsidR="00127B6B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solutions:</w:t>
      </w:r>
      <w:r w:rsidR="009056CF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normal saline (0.9% w/v sodium chloride),</w:t>
      </w:r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bookmarkStart w:id="3" w:name="_Hlk81677800"/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>heparinized saline</w:t>
      </w:r>
      <w:bookmarkEnd w:id="3"/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(1% w/v heparin sodium),</w:t>
      </w:r>
      <w:r w:rsidR="009056CF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catheter </w:t>
      </w:r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>lock solution,</w:t>
      </w:r>
      <w:r w:rsidR="00581A54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>non</w:t>
      </w:r>
      <w:r w:rsidR="00581A54" w:rsidRPr="001C4E8B">
        <w:rPr>
          <w:rFonts w:asciiTheme="majorHAnsi" w:eastAsia="Times New Roman" w:hAnsiTheme="majorHAnsi" w:cstheme="majorHAnsi"/>
          <w:kern w:val="2"/>
          <w:lang w:eastAsia="zh-CN"/>
        </w:rPr>
        <w:t>-steroidal anti-inflammatory drug (NSAID)</w:t>
      </w:r>
      <w:r w:rsidR="005C0CE8">
        <w:rPr>
          <w:rFonts w:asciiTheme="majorHAnsi" w:eastAsia="Times New Roman" w:hAnsiTheme="majorHAnsi" w:cstheme="majorHAnsi"/>
          <w:kern w:val="2"/>
          <w:lang w:eastAsia="zh-CN"/>
        </w:rPr>
        <w:t>, and</w:t>
      </w:r>
      <w:r w:rsidR="006D5581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meloxicam solution</w:t>
      </w:r>
      <w:r w:rsidR="00581A54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(2 mg/mL)</w:t>
      </w:r>
      <w:r w:rsidR="005C0CE8">
        <w:rPr>
          <w:rFonts w:asciiTheme="majorHAnsi" w:eastAsia="Times New Roman" w:hAnsiTheme="majorHAnsi" w:cstheme="majorHAnsi"/>
          <w:kern w:val="2"/>
          <w:lang w:eastAsia="zh-CN"/>
        </w:rPr>
        <w:t>.</w:t>
      </w:r>
    </w:p>
    <w:p w14:paraId="574CB415" w14:textId="77777777" w:rsidR="00B5162A" w:rsidRPr="00B5162A" w:rsidRDefault="00B5162A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</w:p>
    <w:p w14:paraId="4600E117" w14:textId="06EED088" w:rsidR="001C4E8B" w:rsidRDefault="001C4E8B" w:rsidP="001C4E8B">
      <w:pPr>
        <w:pStyle w:val="ListParagraph"/>
        <w:numPr>
          <w:ilvl w:val="1"/>
          <w:numId w:val="29"/>
        </w:numPr>
        <w:ind w:left="0" w:firstLineChars="0" w:firstLine="0"/>
        <w:rPr>
          <w:rFonts w:asciiTheme="majorHAnsi" w:eastAsia="Times New Roman" w:hAnsiTheme="majorHAnsi" w:cstheme="majorHAnsi"/>
          <w:kern w:val="2"/>
          <w:lang w:eastAsia="zh-CN"/>
        </w:rPr>
      </w:pPr>
      <w:r>
        <w:rPr>
          <w:rFonts w:asciiTheme="majorHAnsi" w:eastAsia="Times New Roman" w:hAnsiTheme="majorHAnsi" w:cstheme="majorHAnsi"/>
          <w:kern w:val="2"/>
          <w:lang w:eastAsia="zh-CN"/>
        </w:rPr>
        <w:t>Solution preparation</w:t>
      </w:r>
    </w:p>
    <w:p w14:paraId="07099912" w14:textId="77777777" w:rsidR="001C4E8B" w:rsidRPr="001C4E8B" w:rsidRDefault="001C4E8B" w:rsidP="001C4E8B">
      <w:pPr>
        <w:pStyle w:val="ListParagraph"/>
        <w:ind w:firstLineChars="0" w:firstLine="0"/>
        <w:rPr>
          <w:rFonts w:asciiTheme="majorHAnsi" w:eastAsia="Times New Roman" w:hAnsiTheme="majorHAnsi" w:cstheme="majorHAnsi"/>
          <w:kern w:val="2"/>
          <w:lang w:eastAsia="zh-CN"/>
        </w:rPr>
      </w:pPr>
    </w:p>
    <w:p w14:paraId="6E0ECB5D" w14:textId="476698CE" w:rsidR="00300EE9" w:rsidRPr="00324775" w:rsidRDefault="000B0C3A" w:rsidP="001C4E8B">
      <w:pPr>
        <w:numPr>
          <w:ilvl w:val="2"/>
          <w:numId w:val="15"/>
        </w:numPr>
        <w:ind w:left="0" w:firstLine="0"/>
        <w:rPr>
          <w:rFonts w:asciiTheme="majorHAnsi" w:eastAsia="Times New Rom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kern w:val="2"/>
          <w:lang w:val="en-CA" w:eastAsia="zh-CN"/>
        </w:rPr>
        <w:t>Aliquot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200 </w:t>
      </w:r>
      <w:proofErr w:type="spellStart"/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>μL</w:t>
      </w:r>
      <w:proofErr w:type="spellEnd"/>
      <w:r w:rsidR="00581A54">
        <w:rPr>
          <w:rFonts w:asciiTheme="majorHAnsi" w:eastAsia="DengXian" w:hAnsiTheme="majorHAnsi" w:cstheme="majorHAnsi"/>
          <w:kern w:val="2"/>
          <w:lang w:eastAsia="zh-CN"/>
        </w:rPr>
        <w:t xml:space="preserve"> of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581A54">
        <w:rPr>
          <w:rFonts w:asciiTheme="majorHAnsi" w:eastAsia="DengXian" w:hAnsiTheme="majorHAnsi" w:cstheme="majorHAnsi"/>
          <w:kern w:val="2"/>
          <w:lang w:eastAsia="zh-CN"/>
        </w:rPr>
        <w:t xml:space="preserve">pre-packaged catheter </w:t>
      </w:r>
      <w:r w:rsidR="00E068C5">
        <w:rPr>
          <w:rFonts w:asciiTheme="majorHAnsi" w:eastAsia="DengXian" w:hAnsiTheme="majorHAnsi" w:cstheme="majorHAnsi"/>
          <w:kern w:val="2"/>
          <w:lang w:eastAsia="zh-CN"/>
        </w:rPr>
        <w:t>lock solution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in a </w:t>
      </w:r>
      <w:r w:rsidR="006E245A">
        <w:rPr>
          <w:rFonts w:asciiTheme="majorHAnsi" w:eastAsia="DengXian" w:hAnsiTheme="majorHAnsi" w:cstheme="majorHAnsi"/>
          <w:kern w:val="2"/>
          <w:lang w:eastAsia="zh-CN"/>
        </w:rPr>
        <w:t xml:space="preserve">1.5 mL 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sterile </w:t>
      </w:r>
      <w:r w:rsidR="006E245A">
        <w:rPr>
          <w:rFonts w:asciiTheme="majorHAnsi" w:eastAsia="DengXian" w:hAnsiTheme="majorHAnsi" w:cstheme="majorHAnsi" w:hint="eastAsia"/>
          <w:kern w:val="2"/>
          <w:lang w:eastAsia="zh-CN"/>
        </w:rPr>
        <w:t>micro</w:t>
      </w:r>
      <w:r w:rsidR="006E245A">
        <w:rPr>
          <w:rFonts w:asciiTheme="majorHAnsi" w:eastAsia="DengXian" w:hAnsiTheme="majorHAnsi" w:cstheme="majorHAnsi"/>
          <w:kern w:val="2"/>
          <w:lang w:eastAsia="zh-CN"/>
        </w:rPr>
        <w:t>centrifuge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tube.</w:t>
      </w:r>
      <w:bookmarkStart w:id="4" w:name="_Hlk77980634"/>
    </w:p>
    <w:p w14:paraId="6C3F39B0" w14:textId="77777777" w:rsidR="00300EE9" w:rsidRPr="00324775" w:rsidRDefault="00300EE9" w:rsidP="001C4E8B">
      <w:pPr>
        <w:rPr>
          <w:rFonts w:asciiTheme="majorHAnsi" w:hAnsiTheme="majorHAnsi" w:cstheme="majorHAnsi"/>
          <w:kern w:val="2"/>
          <w:lang w:eastAsia="zh-CN"/>
        </w:rPr>
      </w:pPr>
    </w:p>
    <w:p w14:paraId="0F934F67" w14:textId="7CBFFC4E" w:rsidR="00D665C7" w:rsidRPr="00324775" w:rsidRDefault="00D665C7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  <w:r w:rsidRPr="00300EE9">
        <w:rPr>
          <w:rFonts w:asciiTheme="majorHAnsi" w:hAnsiTheme="majorHAnsi" w:cstheme="majorHAnsi"/>
          <w:kern w:val="2"/>
          <w:lang w:eastAsia="zh-CN"/>
        </w:rPr>
        <w:t>NOTE:</w:t>
      </w:r>
      <w:r w:rsidR="00B6359C" w:rsidRPr="00300EE9">
        <w:rPr>
          <w:rFonts w:asciiTheme="majorHAnsi" w:hAnsiTheme="majorHAnsi" w:cstheme="majorHAnsi"/>
          <w:kern w:val="2"/>
          <w:lang w:eastAsia="zh-CN"/>
        </w:rPr>
        <w:t xml:space="preserve"> </w:t>
      </w:r>
      <w:bookmarkStart w:id="5" w:name="_Hlk81917146"/>
      <w:r w:rsidR="00B6359C" w:rsidRPr="00300EE9">
        <w:rPr>
          <w:rFonts w:asciiTheme="majorHAnsi" w:hAnsiTheme="majorHAnsi" w:cstheme="majorHAnsi"/>
          <w:kern w:val="2"/>
          <w:lang w:eastAsia="zh-CN"/>
        </w:rPr>
        <w:t>Catheter lock solution is</w:t>
      </w:r>
      <w:r w:rsidR="00DB0C08" w:rsidRPr="00300EE9">
        <w:rPr>
          <w:rFonts w:asciiTheme="majorHAnsi" w:hAnsiTheme="majorHAnsi" w:cstheme="majorHAnsi"/>
          <w:kern w:val="2"/>
          <w:lang w:eastAsia="zh-CN"/>
        </w:rPr>
        <w:t xml:space="preserve"> composed of </w:t>
      </w:r>
      <w:r w:rsidR="00B6359C" w:rsidRPr="00300EE9">
        <w:rPr>
          <w:rFonts w:asciiTheme="majorHAnsi" w:hAnsiTheme="majorHAnsi" w:cstheme="majorHAnsi"/>
          <w:kern w:val="2"/>
          <w:lang w:eastAsia="zh-CN"/>
        </w:rPr>
        <w:t>heparinized saline (0.4% v/v heparin sodium) mixed with glycerol (v/v,1:1).</w:t>
      </w:r>
    </w:p>
    <w:bookmarkEnd w:id="5"/>
    <w:p w14:paraId="4BF095B5" w14:textId="77777777" w:rsidR="00B5162A" w:rsidRPr="00324775" w:rsidRDefault="00B5162A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</w:p>
    <w:bookmarkEnd w:id="4"/>
    <w:p w14:paraId="76189B8A" w14:textId="380E85F3" w:rsidR="00127B6B" w:rsidRPr="00324775" w:rsidRDefault="00F769D0" w:rsidP="001C4E8B">
      <w:pPr>
        <w:numPr>
          <w:ilvl w:val="2"/>
          <w:numId w:val="15"/>
        </w:numPr>
        <w:ind w:left="0" w:firstLine="0"/>
        <w:rPr>
          <w:rFonts w:asciiTheme="majorHAnsi" w:eastAsia="Times New Rom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kern w:val="2"/>
          <w:lang w:eastAsia="zh-CN"/>
        </w:rPr>
        <w:t>M</w:t>
      </w:r>
      <w:r w:rsidR="00581A54" w:rsidRPr="00127B6B">
        <w:rPr>
          <w:rFonts w:asciiTheme="majorHAnsi" w:eastAsia="DengXian" w:hAnsiTheme="majorHAnsi" w:cstheme="majorHAnsi"/>
          <w:kern w:val="2"/>
          <w:lang w:eastAsia="zh-CN"/>
        </w:rPr>
        <w:t>ix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1</w:t>
      </w:r>
      <w:r w:rsidR="00CA420F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>g of heparin sodium in 100 mL of the</w:t>
      </w:r>
      <w:r w:rsidR="00581A54">
        <w:rPr>
          <w:rFonts w:asciiTheme="majorHAnsi" w:eastAsia="DengXian" w:hAnsiTheme="majorHAnsi" w:cstheme="majorHAnsi"/>
          <w:kern w:val="2"/>
          <w:lang w:eastAsia="zh-CN"/>
        </w:rPr>
        <w:t xml:space="preserve"> normal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 xml:space="preserve"> saline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to prepare</w:t>
      </w:r>
      <w:r w:rsidRPr="00F769D0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>
        <w:rPr>
          <w:rFonts w:asciiTheme="majorHAnsi" w:eastAsia="DengXian" w:hAnsiTheme="majorHAnsi" w:cstheme="majorHAnsi"/>
          <w:kern w:val="2"/>
          <w:lang w:eastAsia="zh-CN"/>
        </w:rPr>
        <w:t>1% heparinized saline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755999FB" w14:textId="77777777" w:rsidR="00B5162A" w:rsidRPr="00B5162A" w:rsidRDefault="00B5162A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</w:p>
    <w:p w14:paraId="69E7499A" w14:textId="34569DD6" w:rsidR="00127B6B" w:rsidRPr="00324775" w:rsidRDefault="000F3B30" w:rsidP="001C4E8B">
      <w:pPr>
        <w:numPr>
          <w:ilvl w:val="2"/>
          <w:numId w:val="15"/>
        </w:numPr>
        <w:ind w:left="0" w:firstLine="0"/>
        <w:rPr>
          <w:rFonts w:asciiTheme="majorHAnsi" w:eastAsia="Times New Roman" w:hAnsiTheme="majorHAnsi" w:cstheme="majorHAnsi"/>
          <w:kern w:val="2"/>
          <w:lang w:eastAsia="zh-CN"/>
        </w:rPr>
      </w:pPr>
      <w:r w:rsidRPr="00944E3C">
        <w:rPr>
          <w:rFonts w:asciiTheme="majorHAnsi" w:eastAsia="DengXian" w:hAnsiTheme="majorHAnsi" w:cstheme="majorHAnsi"/>
          <w:kern w:val="2"/>
          <w:lang w:eastAsia="zh-CN"/>
        </w:rPr>
        <w:t>Dissolve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991FCC">
        <w:rPr>
          <w:rFonts w:asciiTheme="majorHAnsi" w:eastAsia="DengXian" w:hAnsiTheme="majorHAnsi" w:cstheme="majorHAnsi"/>
          <w:kern w:val="2"/>
          <w:lang w:eastAsia="zh-CN"/>
        </w:rPr>
        <w:t>m</w:t>
      </w:r>
      <w:r w:rsidR="00C2177F" w:rsidRPr="00C2177F">
        <w:rPr>
          <w:rFonts w:asciiTheme="majorHAnsi" w:eastAsia="DengXian" w:hAnsiTheme="majorHAnsi" w:cstheme="majorHAnsi"/>
          <w:kern w:val="2"/>
          <w:lang w:eastAsia="zh-CN"/>
        </w:rPr>
        <w:t>eloxicam in</w:t>
      </w:r>
      <w:r w:rsidR="00C2177F">
        <w:rPr>
          <w:rFonts w:asciiTheme="majorHAnsi" w:eastAsia="DengXian" w:hAnsiTheme="majorHAnsi" w:cstheme="majorHAnsi"/>
          <w:kern w:val="2"/>
          <w:lang w:eastAsia="zh-CN"/>
        </w:rPr>
        <w:t xml:space="preserve"> normal</w:t>
      </w:r>
      <w:r w:rsidR="00C2177F" w:rsidRPr="00C2177F">
        <w:rPr>
          <w:rFonts w:asciiTheme="majorHAnsi" w:eastAsia="DengXian" w:hAnsiTheme="majorHAnsi" w:cstheme="majorHAnsi"/>
          <w:kern w:val="2"/>
          <w:lang w:eastAsia="zh-CN"/>
        </w:rPr>
        <w:t xml:space="preserve"> saline</w:t>
      </w:r>
      <w:r w:rsidR="0053582E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DD759A">
        <w:rPr>
          <w:rFonts w:asciiTheme="majorHAnsi" w:eastAsia="DengXian" w:hAnsiTheme="majorHAnsi" w:cstheme="majorHAnsi"/>
          <w:kern w:val="2"/>
          <w:lang w:eastAsia="zh-CN"/>
        </w:rPr>
        <w:t xml:space="preserve">to prepare </w:t>
      </w:r>
      <w:r w:rsidR="009E4DF0">
        <w:rPr>
          <w:rFonts w:asciiTheme="majorHAnsi" w:eastAsia="DengXian" w:hAnsiTheme="majorHAnsi" w:cstheme="majorHAnsi"/>
          <w:kern w:val="2"/>
          <w:lang w:eastAsia="zh-CN"/>
        </w:rPr>
        <w:t>a</w:t>
      </w:r>
      <w:r w:rsidR="009E4DF0" w:rsidRPr="00C2177F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>2 mg/mL</w:t>
      </w:r>
      <w:r w:rsidR="00393909">
        <w:rPr>
          <w:rFonts w:asciiTheme="majorHAnsi" w:eastAsia="DengXian" w:hAnsiTheme="majorHAnsi" w:cstheme="majorHAnsi"/>
          <w:kern w:val="2"/>
          <w:lang w:eastAsia="zh-CN"/>
        </w:rPr>
        <w:t xml:space="preserve"> concentration solution </w:t>
      </w:r>
      <w:r w:rsidR="00DD759A" w:rsidRPr="00127B6B">
        <w:rPr>
          <w:rFonts w:asciiTheme="majorHAnsi" w:eastAsia="DengXian" w:hAnsiTheme="majorHAnsi" w:cstheme="majorHAnsi"/>
          <w:kern w:val="2"/>
          <w:lang w:eastAsia="zh-CN"/>
        </w:rPr>
        <w:t xml:space="preserve">for postoperative </w:t>
      </w:r>
      <w:r w:rsidR="00DD759A">
        <w:rPr>
          <w:rFonts w:asciiTheme="majorHAnsi" w:eastAsia="DengXian" w:hAnsiTheme="majorHAnsi" w:cstheme="majorHAnsi"/>
          <w:kern w:val="2"/>
          <w:lang w:eastAsia="zh-CN"/>
        </w:rPr>
        <w:t>pain relief</w:t>
      </w:r>
      <w:r w:rsidR="00DD759A" w:rsidRPr="00127B6B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4FF738D1" w14:textId="77777777" w:rsidR="00B5162A" w:rsidRPr="00B5162A" w:rsidRDefault="00B5162A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</w:p>
    <w:p w14:paraId="28F6AA81" w14:textId="3AEE186F" w:rsidR="00903658" w:rsidRDefault="00127B6B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kern w:val="2"/>
          <w:lang w:eastAsia="zh-CN"/>
        </w:rPr>
        <w:t>N</w:t>
      </w:r>
      <w:r w:rsidR="00B5162A">
        <w:rPr>
          <w:rFonts w:asciiTheme="majorHAnsi" w:eastAsia="DengXian" w:hAnsiTheme="majorHAnsi" w:cstheme="majorHAnsi"/>
          <w:kern w:val="2"/>
          <w:lang w:eastAsia="zh-CN"/>
        </w:rPr>
        <w:t>OTE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>:</w:t>
      </w:r>
      <w:r w:rsidR="003E5631" w:rsidRPr="00127B6B" w:rsidDel="003E5631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3E5631">
        <w:rPr>
          <w:rFonts w:asciiTheme="majorHAnsi" w:eastAsia="DengXian" w:hAnsiTheme="majorHAnsi" w:cstheme="majorHAnsi"/>
          <w:kern w:val="2"/>
          <w:lang w:eastAsia="zh-CN"/>
        </w:rPr>
        <w:t>Prepared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 heparinized saline and meloxicam solution</w:t>
      </w:r>
      <w:r w:rsidR="003E5631">
        <w:rPr>
          <w:rFonts w:asciiTheme="majorHAnsi" w:eastAsia="DengXian" w:hAnsiTheme="majorHAnsi" w:cstheme="majorHAnsi"/>
          <w:kern w:val="2"/>
          <w:lang w:eastAsia="zh-CN"/>
        </w:rPr>
        <w:t xml:space="preserve"> are filtered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 through a 0.22 </w:t>
      </w:r>
      <w:proofErr w:type="spellStart"/>
      <w:r w:rsidRPr="00127B6B">
        <w:rPr>
          <w:rFonts w:asciiTheme="majorHAnsi" w:eastAsia="DengXian" w:hAnsiTheme="majorHAnsi" w:cstheme="majorHAnsi"/>
          <w:kern w:val="2"/>
          <w:lang w:eastAsia="zh-CN"/>
        </w:rPr>
        <w:t>μm</w:t>
      </w:r>
      <w:proofErr w:type="spellEnd"/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 filter</w:t>
      </w:r>
      <w:r w:rsidR="003E5631">
        <w:rPr>
          <w:rFonts w:asciiTheme="majorHAnsi" w:eastAsia="DengXian" w:hAnsiTheme="majorHAnsi" w:cstheme="majorHAnsi"/>
          <w:kern w:val="2"/>
          <w:lang w:eastAsia="zh-CN"/>
        </w:rPr>
        <w:t>. All the solutions are sterilized and stored</w:t>
      </w:r>
      <w:r w:rsidR="00183215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3E5631">
        <w:rPr>
          <w:rFonts w:asciiTheme="majorHAnsi" w:eastAsia="DengXian" w:hAnsiTheme="majorHAnsi" w:cstheme="majorHAnsi"/>
          <w:kern w:val="2"/>
          <w:lang w:eastAsia="zh-CN"/>
        </w:rPr>
        <w:t>at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 4</w:t>
      </w:r>
      <w:r w:rsidR="00BC7CD6">
        <w:rPr>
          <w:rFonts w:ascii="Cambria Math" w:eastAsia="SimSun" w:hAnsi="Cambria Math" w:cstheme="majorHAnsi"/>
          <w:kern w:val="2"/>
          <w:lang w:eastAsia="zh-CN"/>
        </w:rPr>
        <w:t xml:space="preserve"> </w:t>
      </w:r>
      <w:r w:rsidR="00BC7CD6">
        <w:rPr>
          <w:rFonts w:asciiTheme="majorHAnsi" w:eastAsia="SimSun" w:hAnsiTheme="majorHAnsi" w:cstheme="majorHAnsi"/>
          <w:kern w:val="2"/>
          <w:lang w:eastAsia="zh-CN"/>
        </w:rPr>
        <w:t>°C</w:t>
      </w:r>
      <w:r w:rsidR="00916302" w:rsidRPr="005B3A9F">
        <w:rPr>
          <w:rFonts w:asciiTheme="majorHAnsi" w:eastAsia="SimSun" w:hAnsiTheme="majorHAnsi" w:cstheme="majorHAnsi"/>
          <w:kern w:val="2"/>
          <w:lang w:eastAsia="zh-CN"/>
        </w:rPr>
        <w:t xml:space="preserve"> for future use</w:t>
      </w:r>
      <w:r w:rsidR="00B5162A" w:rsidRPr="005B3A9F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4BD81AB2" w14:textId="77777777" w:rsidR="00B5162A" w:rsidRPr="00127B6B" w:rsidRDefault="00B5162A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2D787CF3" w14:textId="4E7D3815" w:rsidR="00127B6B" w:rsidRPr="001C4E8B" w:rsidRDefault="00127B6B" w:rsidP="001C4E8B">
      <w:pPr>
        <w:numPr>
          <w:ilvl w:val="1"/>
          <w:numId w:val="15"/>
        </w:numPr>
        <w:ind w:left="0" w:firstLine="0"/>
        <w:rPr>
          <w:rFonts w:asciiTheme="majorHAnsi" w:eastAsia="Times New Roman" w:hAnsiTheme="majorHAnsi" w:cstheme="majorHAnsi"/>
          <w:kern w:val="2"/>
          <w:lang w:eastAsia="zh-CN"/>
        </w:rPr>
      </w:pPr>
      <w:r w:rsidRPr="001C4E8B">
        <w:rPr>
          <w:rFonts w:asciiTheme="majorHAnsi" w:eastAsia="Times New Roman" w:hAnsiTheme="majorHAnsi" w:cstheme="majorHAnsi"/>
          <w:kern w:val="2"/>
          <w:lang w:eastAsia="zh-CN"/>
        </w:rPr>
        <w:t>Surgical instruments and materials</w:t>
      </w:r>
    </w:p>
    <w:p w14:paraId="711EF2A3" w14:textId="77777777" w:rsidR="00DE6362" w:rsidRPr="00DE6362" w:rsidRDefault="00DE6362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</w:p>
    <w:p w14:paraId="0211D3C6" w14:textId="4B4F3F24" w:rsidR="00090330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0462CC">
        <w:rPr>
          <w:rFonts w:asciiTheme="majorHAnsi" w:eastAsia="DengXian" w:hAnsiTheme="majorHAnsi" w:cstheme="majorHAnsi"/>
          <w:kern w:val="2"/>
          <w:lang w:eastAsia="zh-CN"/>
        </w:rPr>
        <w:t>Pack</w:t>
      </w:r>
      <w:r w:rsidR="00897695" w:rsidRPr="000462CC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0462CC">
        <w:rPr>
          <w:rFonts w:asciiTheme="majorHAnsi" w:eastAsia="DengXian" w:hAnsiTheme="majorHAnsi" w:cstheme="majorHAnsi"/>
          <w:kern w:val="2"/>
          <w:lang w:eastAsia="zh-CN"/>
        </w:rPr>
        <w:t xml:space="preserve">all clean </w:t>
      </w:r>
      <w:r w:rsidR="00C52F4D">
        <w:rPr>
          <w:rFonts w:asciiTheme="majorHAnsi" w:eastAsia="DengXian" w:hAnsiTheme="majorHAnsi" w:cstheme="majorHAnsi"/>
          <w:kern w:val="2"/>
          <w:lang w:eastAsia="zh-CN"/>
        </w:rPr>
        <w:t xml:space="preserve">surgical </w:t>
      </w:r>
      <w:r w:rsidR="000462CC">
        <w:rPr>
          <w:rFonts w:asciiTheme="majorHAnsi" w:eastAsia="DengXian" w:hAnsiTheme="majorHAnsi" w:cstheme="majorHAnsi"/>
          <w:kern w:val="2"/>
          <w:lang w:eastAsia="zh-CN"/>
        </w:rPr>
        <w:t>tools</w:t>
      </w:r>
      <w:r w:rsidR="000462CC" w:rsidRPr="000462CC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Pr="000462CC">
        <w:rPr>
          <w:rFonts w:asciiTheme="majorHAnsi" w:eastAsia="DengXian" w:hAnsiTheme="majorHAnsi" w:cstheme="majorHAnsi"/>
          <w:kern w:val="2"/>
          <w:lang w:eastAsia="zh-CN"/>
        </w:rPr>
        <w:t xml:space="preserve">in </w:t>
      </w:r>
      <w:r w:rsidR="00090330" w:rsidRPr="000462CC">
        <w:rPr>
          <w:rFonts w:asciiTheme="majorHAnsi" w:eastAsia="DengXian" w:hAnsiTheme="majorHAnsi" w:cstheme="majorHAnsi"/>
          <w:kern w:val="2"/>
          <w:lang w:eastAsia="zh-CN"/>
        </w:rPr>
        <w:t xml:space="preserve">a </w:t>
      </w:r>
      <w:r w:rsidRPr="000462CC">
        <w:rPr>
          <w:rFonts w:asciiTheme="majorHAnsi" w:eastAsia="DengXian" w:hAnsiTheme="majorHAnsi" w:cstheme="majorHAnsi"/>
          <w:kern w:val="2"/>
          <w:lang w:eastAsia="zh-CN"/>
        </w:rPr>
        <w:t>pouch</w:t>
      </w:r>
      <w:r w:rsidR="000462CC">
        <w:rPr>
          <w:rFonts w:asciiTheme="majorHAnsi" w:eastAsia="DengXian" w:hAnsiTheme="majorHAnsi" w:cstheme="majorHAnsi"/>
          <w:kern w:val="2"/>
          <w:lang w:eastAsia="zh-CN"/>
        </w:rPr>
        <w:t xml:space="preserve"> and</w:t>
      </w:r>
      <w:r w:rsidR="00916302">
        <w:rPr>
          <w:rFonts w:asciiTheme="majorHAnsi" w:eastAsia="DengXian" w:hAnsiTheme="majorHAnsi" w:cstheme="majorHAnsi"/>
          <w:kern w:val="2"/>
          <w:lang w:eastAsia="zh-CN"/>
        </w:rPr>
        <w:t xml:space="preserve"> tape it with a piece of autoclave sterilization tape</w:t>
      </w:r>
      <w:bookmarkStart w:id="6" w:name="_Hlk77686485"/>
      <w:r w:rsidR="00C2177F">
        <w:rPr>
          <w:rFonts w:asciiTheme="majorHAnsi" w:eastAsia="DengXian" w:hAnsiTheme="majorHAnsi" w:cstheme="majorHAnsi"/>
          <w:kern w:val="2"/>
          <w:lang w:eastAsia="zh-CN"/>
        </w:rPr>
        <w:t xml:space="preserve">. </w:t>
      </w:r>
      <w:r w:rsidR="00C2177F" w:rsidRPr="00C2177F">
        <w:rPr>
          <w:rFonts w:asciiTheme="majorHAnsi" w:eastAsia="DengXian" w:hAnsiTheme="majorHAnsi" w:cstheme="majorHAnsi"/>
          <w:kern w:val="2"/>
          <w:lang w:eastAsia="zh-CN"/>
        </w:rPr>
        <w:t xml:space="preserve">Refer to </w:t>
      </w:r>
      <w:r w:rsidR="00C2177F" w:rsidRPr="0053582E">
        <w:rPr>
          <w:rFonts w:asciiTheme="majorHAnsi" w:eastAsia="DengXian" w:hAnsiTheme="majorHAnsi" w:cstheme="majorHAnsi"/>
          <w:b/>
          <w:bCs/>
          <w:kern w:val="2"/>
          <w:lang w:eastAsia="zh-CN"/>
        </w:rPr>
        <w:t>Figure 1</w:t>
      </w:r>
      <w:r w:rsidR="00392F66">
        <w:rPr>
          <w:rFonts w:asciiTheme="majorHAnsi" w:eastAsia="DengXian" w:hAnsiTheme="majorHAnsi" w:cstheme="majorHAnsi"/>
          <w:b/>
          <w:bCs/>
          <w:kern w:val="2"/>
          <w:lang w:eastAsia="zh-CN"/>
        </w:rPr>
        <w:t>A</w:t>
      </w:r>
      <w:r w:rsidR="00C2177F" w:rsidRPr="00C2177F">
        <w:rPr>
          <w:rFonts w:asciiTheme="majorHAnsi" w:eastAsia="DengXian" w:hAnsiTheme="majorHAnsi" w:cstheme="majorHAnsi"/>
          <w:kern w:val="2"/>
          <w:lang w:eastAsia="zh-CN"/>
        </w:rPr>
        <w:t xml:space="preserve"> for the specific surgical instruments used</w:t>
      </w:r>
      <w:r w:rsidR="00F14E2F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3A361F85" w14:textId="77777777" w:rsidR="00DE6362" w:rsidRPr="000462CC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482B3143" w14:textId="2DD33C5C" w:rsidR="00090330" w:rsidRDefault="000462CC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0462CC">
        <w:rPr>
          <w:rFonts w:asciiTheme="majorHAnsi" w:eastAsia="DengXian" w:hAnsiTheme="majorHAnsi" w:cstheme="majorHAnsi"/>
          <w:kern w:val="2"/>
          <w:lang w:eastAsia="zh-CN"/>
        </w:rPr>
        <w:t xml:space="preserve">Autoclave the </w:t>
      </w:r>
      <w:r w:rsidR="00916302" w:rsidRPr="000462CC">
        <w:rPr>
          <w:rFonts w:asciiTheme="majorHAnsi" w:eastAsia="DengXian" w:hAnsiTheme="majorHAnsi" w:cstheme="majorHAnsi"/>
          <w:kern w:val="2"/>
          <w:lang w:eastAsia="zh-CN"/>
        </w:rPr>
        <w:t>surgical</w:t>
      </w:r>
      <w:r w:rsidRPr="000462CC">
        <w:rPr>
          <w:rFonts w:asciiTheme="majorHAnsi" w:eastAsia="DengXian" w:hAnsiTheme="majorHAnsi" w:cstheme="majorHAnsi"/>
          <w:kern w:val="2"/>
          <w:lang w:eastAsia="zh-CN"/>
        </w:rPr>
        <w:t xml:space="preserve"> pouch at 12</w:t>
      </w:r>
      <w:r w:rsidR="006E245A">
        <w:rPr>
          <w:rFonts w:asciiTheme="majorHAnsi" w:eastAsia="DengXian" w:hAnsiTheme="majorHAnsi" w:cstheme="majorHAnsi"/>
          <w:kern w:val="2"/>
          <w:lang w:eastAsia="zh-CN"/>
        </w:rPr>
        <w:t>1</w:t>
      </w:r>
      <w:r w:rsidR="00321618">
        <w:rPr>
          <w:rFonts w:asciiTheme="majorHAnsi" w:eastAsia="DengXian" w:hAnsiTheme="majorHAnsi" w:cstheme="majorHAnsi"/>
          <w:kern w:val="2"/>
          <w:lang w:eastAsia="zh-CN"/>
        </w:rPr>
        <w:t xml:space="preserve"> °C</w:t>
      </w:r>
      <w:r w:rsidRPr="000462CC">
        <w:rPr>
          <w:rFonts w:asciiTheme="majorHAnsi" w:eastAsia="DengXian" w:hAnsiTheme="majorHAnsi" w:cstheme="majorHAnsi"/>
          <w:kern w:val="2"/>
          <w:lang w:eastAsia="zh-CN"/>
        </w:rPr>
        <w:t xml:space="preserve"> for </w:t>
      </w:r>
      <w:r w:rsidR="006E245A">
        <w:rPr>
          <w:rFonts w:asciiTheme="majorHAnsi" w:eastAsia="DengXian" w:hAnsiTheme="majorHAnsi" w:cstheme="majorHAnsi"/>
          <w:kern w:val="2"/>
          <w:lang w:eastAsia="zh-CN"/>
        </w:rPr>
        <w:t>3</w:t>
      </w:r>
      <w:r w:rsidRPr="000462CC">
        <w:rPr>
          <w:rFonts w:asciiTheme="majorHAnsi" w:eastAsia="DengXian" w:hAnsiTheme="majorHAnsi" w:cstheme="majorHAnsi"/>
          <w:kern w:val="2"/>
          <w:lang w:eastAsia="zh-CN"/>
        </w:rPr>
        <w:t>0 min</w:t>
      </w:r>
      <w:r w:rsidR="00916302">
        <w:rPr>
          <w:rFonts w:asciiTheme="majorHAnsi" w:eastAsia="DengXian" w:hAnsiTheme="majorHAnsi" w:cstheme="majorHAnsi"/>
          <w:kern w:val="2"/>
          <w:lang w:eastAsia="zh-CN"/>
        </w:rPr>
        <w:t xml:space="preserve"> for the next day use.</w:t>
      </w:r>
    </w:p>
    <w:p w14:paraId="2E53928F" w14:textId="77777777" w:rsidR="00DE6362" w:rsidRPr="00A77F11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5F8B9AAF" w14:textId="6ACAA7AF" w:rsidR="00FD5225" w:rsidRPr="001C4E8B" w:rsidRDefault="00B126A3" w:rsidP="001C4E8B">
      <w:pPr>
        <w:pStyle w:val="ListParagraph"/>
        <w:numPr>
          <w:ilvl w:val="1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lang w:eastAsia="zh-CN"/>
        </w:rPr>
        <w:t xml:space="preserve">Animal </w:t>
      </w:r>
      <w:r w:rsidR="00063C16" w:rsidRPr="001C4E8B">
        <w:rPr>
          <w:rFonts w:asciiTheme="majorHAnsi" w:eastAsia="DengXian" w:hAnsiTheme="majorHAnsi" w:cstheme="majorHAnsi"/>
          <w:kern w:val="2"/>
          <w:lang w:eastAsia="zh-CN"/>
        </w:rPr>
        <w:t>preparation</w:t>
      </w:r>
    </w:p>
    <w:p w14:paraId="7B8FDD35" w14:textId="77777777" w:rsidR="00DE6362" w:rsidRPr="00DE6362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FB75CE2" w14:textId="77DCFE7C" w:rsidR="00220D8D" w:rsidRPr="0085690B" w:rsidRDefault="00FD5225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85690B">
        <w:rPr>
          <w:rFonts w:asciiTheme="majorHAnsi" w:eastAsia="DengXian" w:hAnsiTheme="majorHAnsi" w:cstheme="majorHAnsi"/>
          <w:kern w:val="2"/>
          <w:lang w:eastAsia="zh-CN"/>
        </w:rPr>
        <w:t xml:space="preserve">Prior to the surgery, </w:t>
      </w:r>
      <w:r w:rsidR="0085690B">
        <w:rPr>
          <w:rFonts w:asciiTheme="majorHAnsi" w:eastAsia="DengXian" w:hAnsiTheme="majorHAnsi" w:cstheme="majorHAnsi" w:hint="eastAsia"/>
          <w:kern w:val="2"/>
          <w:lang w:eastAsia="zh-CN"/>
        </w:rPr>
        <w:t>house</w:t>
      </w:r>
      <w:r w:rsidR="0085690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Pr="0085690B">
        <w:rPr>
          <w:rFonts w:asciiTheme="majorHAnsi" w:eastAsia="DengXian" w:hAnsiTheme="majorHAnsi" w:cstheme="majorHAnsi"/>
          <w:kern w:val="2"/>
          <w:lang w:eastAsia="zh-CN"/>
        </w:rPr>
        <w:t xml:space="preserve">all </w:t>
      </w:r>
      <w:r w:rsidR="00183215" w:rsidRPr="0085690B">
        <w:rPr>
          <w:rFonts w:asciiTheme="majorHAnsi" w:eastAsia="DengXian" w:hAnsiTheme="majorHAnsi" w:cstheme="majorHAnsi"/>
          <w:kern w:val="2"/>
          <w:lang w:eastAsia="zh-CN"/>
        </w:rPr>
        <w:t xml:space="preserve">male 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>Sprague-Dawley</w:t>
      </w:r>
      <w:r w:rsidR="004B74FF" w:rsidRPr="0085690B">
        <w:rPr>
          <w:rFonts w:asciiTheme="majorHAnsi" w:eastAsia="DengXian" w:hAnsiTheme="majorHAnsi" w:cstheme="majorHAnsi"/>
          <w:kern w:val="2"/>
          <w:lang w:eastAsia="zh-CN"/>
        </w:rPr>
        <w:t xml:space="preserve"> (SD)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 xml:space="preserve"> rats in the </w:t>
      </w:r>
      <w:r w:rsidR="006327B6" w:rsidRPr="0085690B">
        <w:rPr>
          <w:rFonts w:asciiTheme="majorHAnsi" w:eastAsia="DengXian" w:hAnsiTheme="majorHAnsi" w:cstheme="majorHAnsi"/>
          <w:kern w:val="2"/>
          <w:lang w:eastAsia="zh-CN"/>
        </w:rPr>
        <w:t>standard Animal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 xml:space="preserve"> Room with controlled temperature </w:t>
      </w:r>
      <w:r w:rsidR="006327B6" w:rsidRPr="0085690B">
        <w:rPr>
          <w:rFonts w:asciiTheme="majorHAnsi" w:eastAsia="DengXian" w:hAnsiTheme="majorHAnsi" w:cstheme="majorHAnsi"/>
          <w:kern w:val="2"/>
          <w:lang w:eastAsia="zh-CN"/>
        </w:rPr>
        <w:t xml:space="preserve">at 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>22 ± 1</w:t>
      </w:r>
      <w:r w:rsidR="00521853">
        <w:rPr>
          <w:rFonts w:asciiTheme="majorHAnsi" w:eastAsia="DengXian" w:hAnsiTheme="majorHAnsi" w:cstheme="majorHAnsi"/>
          <w:kern w:val="2"/>
          <w:lang w:eastAsia="zh-CN"/>
        </w:rPr>
        <w:t xml:space="preserve"> °C</w:t>
      </w:r>
      <w:r w:rsidR="002E222C">
        <w:rPr>
          <w:rFonts w:asciiTheme="majorHAnsi" w:eastAsia="DengXian" w:hAnsiTheme="majorHAnsi" w:cstheme="majorHAnsi"/>
          <w:kern w:val="2"/>
          <w:lang w:eastAsia="zh-CN"/>
        </w:rPr>
        <w:t>. F</w:t>
      </w:r>
      <w:r w:rsidR="005C0CE8">
        <w:rPr>
          <w:rFonts w:asciiTheme="majorHAnsi" w:eastAsia="DengXian" w:hAnsiTheme="majorHAnsi" w:cstheme="majorHAnsi"/>
          <w:kern w:val="2"/>
          <w:lang w:eastAsia="zh-CN"/>
        </w:rPr>
        <w:t>ee</w:t>
      </w:r>
      <w:r w:rsidR="005C0CE8" w:rsidRPr="0085690B">
        <w:rPr>
          <w:rFonts w:asciiTheme="majorHAnsi" w:eastAsia="DengXian" w:hAnsiTheme="majorHAnsi" w:cstheme="majorHAnsi"/>
          <w:kern w:val="2"/>
          <w:lang w:eastAsia="zh-CN"/>
        </w:rPr>
        <w:t xml:space="preserve">d </w:t>
      </w:r>
      <w:r w:rsidR="0085690B">
        <w:rPr>
          <w:rFonts w:asciiTheme="majorHAnsi" w:eastAsia="DengXian" w:hAnsiTheme="majorHAnsi" w:cstheme="majorHAnsi"/>
          <w:kern w:val="2"/>
          <w:lang w:eastAsia="zh-CN"/>
        </w:rPr>
        <w:t xml:space="preserve">them 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>with the standard laboratory food and water</w:t>
      </w:r>
      <w:r w:rsidR="00B126A3" w:rsidRPr="0085690B">
        <w:rPr>
          <w:rFonts w:asciiTheme="majorHAnsi" w:eastAsia="DengXian" w:hAnsiTheme="majorHAnsi" w:cstheme="majorHAnsi"/>
          <w:i/>
          <w:iCs/>
          <w:kern w:val="2"/>
          <w:lang w:eastAsia="zh-CN"/>
        </w:rPr>
        <w:t xml:space="preserve"> ad libitum</w:t>
      </w:r>
      <w:r w:rsidR="00B126A3" w:rsidRPr="0085690B">
        <w:t xml:space="preserve"> 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>for</w:t>
      </w:r>
      <w:r w:rsidRPr="0085690B">
        <w:rPr>
          <w:rFonts w:asciiTheme="majorHAnsi" w:eastAsia="DengXian" w:hAnsiTheme="majorHAnsi" w:cstheme="majorHAnsi"/>
          <w:kern w:val="2"/>
          <w:lang w:eastAsia="zh-CN"/>
        </w:rPr>
        <w:t xml:space="preserve"> at least</w:t>
      </w:r>
      <w:r w:rsidR="00B126A3" w:rsidRPr="0085690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Pr="0085690B">
        <w:rPr>
          <w:rFonts w:asciiTheme="majorHAnsi" w:eastAsia="DengXian" w:hAnsiTheme="majorHAnsi" w:cstheme="majorHAnsi"/>
          <w:kern w:val="2"/>
          <w:lang w:eastAsia="zh-CN"/>
        </w:rPr>
        <w:t>7 days</w:t>
      </w:r>
      <w:r w:rsidR="00183215" w:rsidRPr="0085690B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4837E4C9" w14:textId="77777777" w:rsidR="00DE6362" w:rsidRPr="00DE6362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0E1B403D" w14:textId="687CF6BE" w:rsidR="00220D8D" w:rsidRDefault="00FD5225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 w:rsidRPr="00220D8D">
        <w:rPr>
          <w:rFonts w:asciiTheme="majorHAnsi" w:eastAsia="DengXian" w:hAnsiTheme="majorHAnsi" w:cstheme="majorHAnsi"/>
          <w:kern w:val="2"/>
          <w:lang w:eastAsia="zh-CN"/>
        </w:rPr>
        <w:t>N</w:t>
      </w:r>
      <w:r w:rsidR="00DE6362">
        <w:rPr>
          <w:rFonts w:asciiTheme="majorHAnsi" w:eastAsia="DengXian" w:hAnsiTheme="majorHAnsi" w:cstheme="majorHAnsi"/>
          <w:kern w:val="2"/>
          <w:lang w:eastAsia="zh-CN"/>
        </w:rPr>
        <w:t>OTE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 xml:space="preserve">: </w:t>
      </w:r>
      <w:r w:rsidR="0022193C">
        <w:rPr>
          <w:rFonts w:asciiTheme="majorHAnsi" w:eastAsia="DengXian" w:hAnsiTheme="majorHAnsi" w:cstheme="majorHAnsi"/>
          <w:kern w:val="2"/>
          <w:lang w:eastAsia="zh-CN"/>
        </w:rPr>
        <w:t>B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>oth male and female rats can be used</w:t>
      </w:r>
      <w:r w:rsidR="00DD759A">
        <w:rPr>
          <w:rFonts w:asciiTheme="majorHAnsi" w:eastAsia="DengXian" w:hAnsiTheme="majorHAnsi" w:cstheme="majorHAnsi"/>
          <w:kern w:val="2"/>
          <w:lang w:eastAsia="zh-CN"/>
        </w:rPr>
        <w:t xml:space="preserve"> for </w:t>
      </w:r>
      <w:r w:rsidR="003A0814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="00DD759A">
        <w:rPr>
          <w:rFonts w:asciiTheme="majorHAnsi" w:eastAsia="DengXian" w:hAnsiTheme="majorHAnsi" w:cstheme="majorHAnsi"/>
          <w:kern w:val="2"/>
          <w:lang w:eastAsia="zh-CN"/>
        </w:rPr>
        <w:t>JVC model</w:t>
      </w:r>
      <w:r w:rsidR="00403406">
        <w:rPr>
          <w:rFonts w:asciiTheme="majorHAnsi" w:eastAsia="DengXian" w:hAnsiTheme="majorHAnsi" w:cstheme="majorHAnsi"/>
          <w:kern w:val="2"/>
          <w:lang w:eastAsia="zh-CN"/>
        </w:rPr>
        <w:t>, and</w:t>
      </w:r>
      <w:r w:rsidR="0053582E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403406">
        <w:rPr>
          <w:rFonts w:asciiTheme="majorHAnsi" w:eastAsia="DengXian" w:hAnsiTheme="majorHAnsi" w:cstheme="majorHAnsi"/>
          <w:kern w:val="2"/>
          <w:lang w:eastAsia="zh-CN"/>
        </w:rPr>
        <w:t>their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 xml:space="preserve"> typical age</w:t>
      </w:r>
      <w:r w:rsidR="007A1745">
        <w:rPr>
          <w:rFonts w:asciiTheme="majorHAnsi" w:eastAsia="DengXian" w:hAnsiTheme="majorHAnsi" w:cstheme="majorHAnsi"/>
          <w:kern w:val="2"/>
          <w:lang w:eastAsia="zh-CN"/>
        </w:rPr>
        <w:t>s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 xml:space="preserve"> and body weight</w:t>
      </w:r>
      <w:r w:rsidR="007A1745">
        <w:rPr>
          <w:rFonts w:asciiTheme="majorHAnsi" w:eastAsia="DengXian" w:hAnsiTheme="majorHAnsi" w:cstheme="majorHAnsi"/>
          <w:kern w:val="2"/>
          <w:lang w:eastAsia="zh-CN"/>
        </w:rPr>
        <w:t>s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 xml:space="preserve"> vary </w:t>
      </w:r>
      <w:r w:rsidR="005B7639" w:rsidRPr="00220D8D">
        <w:rPr>
          <w:rFonts w:asciiTheme="majorHAnsi" w:eastAsia="DengXian" w:hAnsiTheme="majorHAnsi" w:cstheme="majorHAnsi"/>
          <w:kern w:val="2"/>
          <w:lang w:eastAsia="zh-CN"/>
        </w:rPr>
        <w:t xml:space="preserve">from 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>9</w:t>
      </w:r>
      <w:r w:rsidR="005C0CE8">
        <w:rPr>
          <w:rFonts w:asciiTheme="majorHAnsi" w:eastAsia="DengXian" w:hAnsiTheme="majorHAnsi" w:cstheme="majorHAnsi"/>
          <w:kern w:val="2"/>
          <w:lang w:eastAsia="zh-CN"/>
        </w:rPr>
        <w:t>–</w:t>
      </w:r>
      <w:r w:rsidRPr="00220D8D">
        <w:rPr>
          <w:rFonts w:asciiTheme="majorHAnsi" w:eastAsia="DengXian" w:hAnsiTheme="majorHAnsi" w:cstheme="majorHAnsi"/>
          <w:kern w:val="2"/>
          <w:lang w:eastAsia="zh-CN"/>
        </w:rPr>
        <w:t xml:space="preserve">14 weeks </w:t>
      </w:r>
      <w:r w:rsidR="005B7639" w:rsidRPr="00220D8D">
        <w:rPr>
          <w:rFonts w:asciiTheme="majorHAnsi" w:eastAsia="DengXian" w:hAnsiTheme="majorHAnsi" w:cstheme="majorHAnsi"/>
          <w:kern w:val="2"/>
          <w:lang w:eastAsia="zh-CN"/>
        </w:rPr>
        <w:t xml:space="preserve">and 294 </w:t>
      </w:r>
      <w:r w:rsidR="00183215" w:rsidRPr="00220D8D">
        <w:rPr>
          <w:rFonts w:asciiTheme="majorHAnsi" w:eastAsia="DengXian" w:hAnsiTheme="majorHAnsi" w:cstheme="majorHAnsi"/>
          <w:kern w:val="2"/>
          <w:lang w:eastAsia="zh-CN"/>
        </w:rPr>
        <w:t>±</w:t>
      </w:r>
      <w:r w:rsidR="005B7639" w:rsidRPr="00220D8D">
        <w:rPr>
          <w:rFonts w:asciiTheme="majorHAnsi" w:eastAsia="DengXian" w:hAnsiTheme="majorHAnsi" w:cstheme="majorHAnsi"/>
          <w:kern w:val="2"/>
          <w:lang w:eastAsia="zh-CN"/>
        </w:rPr>
        <w:t xml:space="preserve"> 57 g</w:t>
      </w:r>
      <w:r w:rsidR="00DD759A">
        <w:rPr>
          <w:rFonts w:asciiTheme="majorHAnsi" w:eastAsia="DengXian" w:hAnsiTheme="majorHAnsi" w:cstheme="majorHAnsi"/>
          <w:kern w:val="2"/>
          <w:lang w:eastAsia="zh-CN"/>
        </w:rPr>
        <w:t>, respectively</w:t>
      </w:r>
      <w:r w:rsidR="00183215" w:rsidRPr="00220D8D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084028DF" w14:textId="77777777" w:rsidR="00DE6362" w:rsidRPr="00220D8D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319F4F25" w14:textId="675F8DD8" w:rsidR="00B64EDB" w:rsidRPr="00B64EDB" w:rsidRDefault="005B7639" w:rsidP="00B64ED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220D8D">
        <w:rPr>
          <w:rFonts w:asciiTheme="majorHAnsi" w:eastAsia="Times New Roman" w:hAnsiTheme="majorHAnsi" w:cstheme="majorHAnsi"/>
          <w:kern w:val="2"/>
          <w:lang w:eastAsia="zh-CN"/>
        </w:rPr>
        <w:t>Anesthetize the rat with 3</w:t>
      </w:r>
      <w:r w:rsidR="00E665F3">
        <w:rPr>
          <w:rFonts w:asciiTheme="majorHAnsi" w:eastAsia="Times New Roman" w:hAnsiTheme="majorHAnsi" w:cstheme="majorHAnsi"/>
          <w:kern w:val="2"/>
          <w:lang w:eastAsia="zh-CN"/>
        </w:rPr>
        <w:t>%</w:t>
      </w:r>
      <w:r w:rsidR="005C0CE8">
        <w:rPr>
          <w:rFonts w:asciiTheme="majorHAnsi" w:eastAsia="Times New Roman" w:hAnsiTheme="majorHAnsi" w:cstheme="majorHAnsi"/>
          <w:kern w:val="2"/>
          <w:lang w:eastAsia="zh-CN"/>
        </w:rPr>
        <w:t>–</w:t>
      </w:r>
      <w:r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3.5% isoflurane mixed with oxygen in a </w:t>
      </w:r>
      <w:r w:rsidR="00676C3C">
        <w:rPr>
          <w:rFonts w:asciiTheme="majorHAnsi" w:eastAsia="Times New Roman" w:hAnsiTheme="majorHAnsi" w:cstheme="majorHAnsi"/>
          <w:kern w:val="2"/>
          <w:lang w:eastAsia="zh-CN"/>
        </w:rPr>
        <w:t>p</w:t>
      </w:r>
      <w:r w:rsidRPr="00220D8D">
        <w:rPr>
          <w:rFonts w:asciiTheme="majorHAnsi" w:eastAsia="Times New Roman" w:hAnsiTheme="majorHAnsi" w:cstheme="majorHAnsi"/>
          <w:kern w:val="2"/>
          <w:lang w:eastAsia="zh-CN"/>
        </w:rPr>
        <w:t>re-anesthesia chamber</w:t>
      </w:r>
      <w:r w:rsidR="00E5204E" w:rsidRPr="00220D8D">
        <w:rPr>
          <w:rFonts w:asciiTheme="majorHAnsi" w:eastAsia="Times New Roman" w:hAnsiTheme="majorHAnsi" w:cstheme="majorHAnsi"/>
          <w:kern w:val="2"/>
          <w:lang w:eastAsia="zh-CN"/>
        </w:rPr>
        <w:t>.</w:t>
      </w:r>
      <w:r w:rsidR="00B64EDB" w:rsidRPr="00B64EDB">
        <w:t xml:space="preserve"> </w:t>
      </w:r>
      <w:r w:rsidR="007D46FD">
        <w:rPr>
          <w:rFonts w:asciiTheme="majorHAnsi" w:eastAsia="DengXian" w:hAnsiTheme="majorHAnsi" w:cstheme="majorHAnsi"/>
          <w:kern w:val="2"/>
          <w:lang w:eastAsia="zh-CN"/>
        </w:rPr>
        <w:t>D</w:t>
      </w:r>
      <w:r w:rsidR="007D46FD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etermine whether the rat becomes unconscious by 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 xml:space="preserve">the </w:t>
      </w:r>
      <w:r w:rsidR="00B51463">
        <w:rPr>
          <w:rFonts w:asciiTheme="majorHAnsi" w:eastAsia="Times New Roman" w:hAnsiTheme="majorHAnsi" w:cstheme="majorHAnsi"/>
          <w:kern w:val="2"/>
          <w:lang w:eastAsia="zh-CN"/>
        </w:rPr>
        <w:t xml:space="preserve">lack of response to </w:t>
      </w:r>
      <w:r w:rsidR="007D46FD" w:rsidRPr="001C4E8B">
        <w:rPr>
          <w:rFonts w:asciiTheme="majorHAnsi" w:eastAsia="Times New Roman" w:hAnsiTheme="majorHAnsi" w:cstheme="majorHAnsi"/>
          <w:kern w:val="2"/>
          <w:lang w:eastAsia="zh-CN"/>
        </w:rPr>
        <w:t>foot pinch.</w:t>
      </w:r>
    </w:p>
    <w:p w14:paraId="03139CE6" w14:textId="77777777" w:rsidR="00DE6362" w:rsidRPr="00DE6362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44BA4884" w14:textId="5AD0CD13" w:rsidR="00220D8D" w:rsidRPr="00DE6362" w:rsidRDefault="00E5204E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220D8D">
        <w:rPr>
          <w:rFonts w:asciiTheme="majorHAnsi" w:eastAsia="Times New Roman" w:hAnsiTheme="majorHAnsi" w:cstheme="majorHAnsi"/>
          <w:kern w:val="2"/>
          <w:lang w:eastAsia="zh-CN"/>
        </w:rPr>
        <w:t>Gently t</w:t>
      </w:r>
      <w:r w:rsidR="007A767E" w:rsidRPr="00220D8D">
        <w:rPr>
          <w:rFonts w:asciiTheme="majorHAnsi" w:eastAsia="Times New Roman" w:hAnsiTheme="majorHAnsi" w:cstheme="majorHAnsi"/>
          <w:kern w:val="2"/>
          <w:lang w:eastAsia="zh-CN"/>
        </w:rPr>
        <w:t>ake the rat out</w:t>
      </w:r>
      <w:r w:rsidR="00AF2A36"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, </w:t>
      </w:r>
      <w:r w:rsidR="00AF2A36" w:rsidRPr="00220D8D">
        <w:rPr>
          <w:rFonts w:asciiTheme="majorHAnsi" w:eastAsia="DengXian" w:hAnsiTheme="majorHAnsi" w:cstheme="majorHAnsi"/>
          <w:kern w:val="2"/>
          <w:lang w:eastAsia="zh-CN"/>
        </w:rPr>
        <w:t>p</w:t>
      </w:r>
      <w:r w:rsidR="00AF2A36" w:rsidRPr="00220D8D">
        <w:rPr>
          <w:rFonts w:asciiTheme="majorHAnsi" w:eastAsia="Times New Roman" w:hAnsiTheme="majorHAnsi" w:cstheme="majorHAnsi"/>
          <w:kern w:val="2"/>
          <w:lang w:eastAsia="zh-CN"/>
        </w:rPr>
        <w:t>lace the rat</w:t>
      </w:r>
      <w:r w:rsidR="00DA4800" w:rsidRPr="00220D8D">
        <w:rPr>
          <w:rFonts w:asciiTheme="majorHAnsi" w:eastAsia="Times New Roman" w:hAnsiTheme="majorHAnsi" w:cstheme="majorHAnsi"/>
          <w:kern w:val="2"/>
          <w:lang w:eastAsia="zh-CN"/>
        </w:rPr>
        <w:t>’s nose into an anesthetic nosepiece supplying 2</w:t>
      </w:r>
      <w:r w:rsidR="00E665F3">
        <w:rPr>
          <w:rFonts w:asciiTheme="majorHAnsi" w:eastAsia="Times New Roman" w:hAnsiTheme="majorHAnsi" w:cstheme="majorHAnsi"/>
          <w:kern w:val="2"/>
          <w:lang w:eastAsia="zh-CN"/>
        </w:rPr>
        <w:t>%–</w:t>
      </w:r>
      <w:r w:rsidR="00DA4800" w:rsidRPr="00220D8D">
        <w:rPr>
          <w:rFonts w:asciiTheme="majorHAnsi" w:eastAsia="Times New Roman" w:hAnsiTheme="majorHAnsi" w:cstheme="majorHAnsi"/>
          <w:kern w:val="2"/>
          <w:lang w:eastAsia="zh-CN"/>
        </w:rPr>
        <w:t>2.5% isoflurane.</w:t>
      </w:r>
    </w:p>
    <w:p w14:paraId="211BA627" w14:textId="77777777" w:rsidR="00DE6362" w:rsidRPr="00DE6362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5053D7AC" w14:textId="49E3C415" w:rsidR="00F859A8" w:rsidRPr="00DE6362" w:rsidRDefault="00DA4800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In the ventral </w:t>
      </w:r>
      <w:r w:rsidR="002B056C">
        <w:rPr>
          <w:rFonts w:asciiTheme="majorHAnsi" w:eastAsia="Times New Roman" w:hAnsiTheme="majorHAnsi" w:cstheme="majorHAnsi"/>
          <w:kern w:val="2"/>
          <w:lang w:eastAsia="zh-CN"/>
        </w:rPr>
        <w:t xml:space="preserve">and dorsal </w:t>
      </w:r>
      <w:r w:rsidRPr="00220D8D">
        <w:rPr>
          <w:rFonts w:asciiTheme="majorHAnsi" w:eastAsia="Times New Roman" w:hAnsiTheme="majorHAnsi" w:cstheme="majorHAnsi"/>
          <w:kern w:val="2"/>
          <w:lang w:eastAsia="zh-CN"/>
        </w:rPr>
        <w:t>position, s</w:t>
      </w:r>
      <w:r w:rsidR="005B7639"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have the fur thoroughly </w:t>
      </w:r>
      <w:r w:rsidR="00E5204E" w:rsidRPr="00220D8D">
        <w:rPr>
          <w:rFonts w:asciiTheme="majorHAnsi" w:eastAsia="Times New Roman" w:hAnsiTheme="majorHAnsi" w:cstheme="majorHAnsi"/>
          <w:kern w:val="2"/>
          <w:lang w:eastAsia="zh-CN"/>
        </w:rPr>
        <w:t>around</w:t>
      </w:r>
      <w:r w:rsidR="005B7639"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 its right shoulder and posterior areas of neck with a pet razor.</w:t>
      </w:r>
      <w:r w:rsidR="00220D8D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C83A12" w:rsidRPr="00220D8D">
        <w:rPr>
          <w:rFonts w:asciiTheme="majorHAnsi" w:eastAsia="Times New Roman" w:hAnsiTheme="majorHAnsi" w:cstheme="majorHAnsi"/>
          <w:kern w:val="2"/>
          <w:lang w:eastAsia="zh-CN"/>
        </w:rPr>
        <w:t>Return</w:t>
      </w:r>
      <w:r w:rsidR="00E5204E"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 the </w:t>
      </w:r>
      <w:r w:rsidR="00E5204E" w:rsidRPr="007A1745">
        <w:rPr>
          <w:rFonts w:asciiTheme="majorHAnsi" w:eastAsia="Times New Roman" w:hAnsiTheme="majorHAnsi" w:cstheme="majorHAnsi"/>
          <w:kern w:val="2"/>
          <w:lang w:eastAsia="zh-CN"/>
        </w:rPr>
        <w:t>rat</w:t>
      </w:r>
      <w:r w:rsidR="00E5204E" w:rsidRPr="00220D8D">
        <w:rPr>
          <w:rFonts w:asciiTheme="majorHAnsi" w:eastAsia="Times New Roman" w:hAnsiTheme="majorHAnsi" w:cstheme="majorHAnsi"/>
          <w:kern w:val="2"/>
          <w:lang w:eastAsia="zh-CN"/>
        </w:rPr>
        <w:t xml:space="preserve"> to the cage for surgery</w:t>
      </w:r>
      <w:r w:rsidR="00456E92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 xml:space="preserve">to be performed </w:t>
      </w:r>
      <w:r w:rsidR="00DD26A9">
        <w:rPr>
          <w:rFonts w:asciiTheme="majorHAnsi" w:eastAsia="Times New Roman" w:hAnsiTheme="majorHAnsi" w:cstheme="majorHAnsi"/>
          <w:kern w:val="2"/>
          <w:lang w:eastAsia="zh-CN"/>
        </w:rPr>
        <w:t xml:space="preserve">on </w:t>
      </w:r>
      <w:r w:rsidR="00403406">
        <w:rPr>
          <w:rFonts w:asciiTheme="majorHAnsi" w:eastAsia="Times New Roman" w:hAnsiTheme="majorHAnsi" w:cstheme="majorHAnsi"/>
          <w:kern w:val="2"/>
          <w:lang w:eastAsia="zh-CN"/>
        </w:rPr>
        <w:t xml:space="preserve">the </w:t>
      </w:r>
      <w:r w:rsidR="002D794A">
        <w:rPr>
          <w:rFonts w:asciiTheme="majorHAnsi" w:eastAsia="Times New Roman" w:hAnsiTheme="majorHAnsi" w:cstheme="majorHAnsi"/>
          <w:kern w:val="2"/>
          <w:lang w:eastAsia="zh-CN"/>
        </w:rPr>
        <w:t>next</w:t>
      </w:r>
      <w:r w:rsidR="00403406">
        <w:rPr>
          <w:rFonts w:asciiTheme="majorHAnsi" w:eastAsia="Times New Roman" w:hAnsiTheme="majorHAnsi" w:cstheme="majorHAnsi"/>
          <w:kern w:val="2"/>
          <w:lang w:eastAsia="zh-CN"/>
        </w:rPr>
        <w:t xml:space="preserve"> day</w:t>
      </w:r>
      <w:r w:rsidR="00E5204E" w:rsidRPr="00220D8D">
        <w:rPr>
          <w:rFonts w:asciiTheme="majorHAnsi" w:eastAsia="Times New Roman" w:hAnsiTheme="majorHAnsi" w:cstheme="majorHAnsi"/>
          <w:kern w:val="2"/>
          <w:lang w:eastAsia="zh-CN"/>
        </w:rPr>
        <w:t>.</w:t>
      </w:r>
    </w:p>
    <w:p w14:paraId="59D91A6B" w14:textId="77777777" w:rsidR="00DE6362" w:rsidRPr="00DE6362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bookmarkEnd w:id="6"/>
    <w:p w14:paraId="2A3162AB" w14:textId="6A7A4150" w:rsidR="00127B6B" w:rsidRDefault="00127B6B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b/>
          <w:bCs/>
          <w:kern w:val="2"/>
          <w:lang w:eastAsia="zh-CN"/>
        </w:rPr>
        <w:t>Before the surgery on the day</w:t>
      </w:r>
    </w:p>
    <w:p w14:paraId="6F289BC3" w14:textId="77777777" w:rsidR="00DE6362" w:rsidRPr="00127B6B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68A1D179" w14:textId="1554D7F1" w:rsidR="00754C78" w:rsidRPr="001C4E8B" w:rsidRDefault="00127B6B" w:rsidP="001C4E8B">
      <w:pPr>
        <w:pStyle w:val="ListParagraph"/>
        <w:numPr>
          <w:ilvl w:val="1"/>
          <w:numId w:val="15"/>
        </w:numPr>
        <w:ind w:left="0" w:firstLineChars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Prepare </w:t>
      </w:r>
      <w:r w:rsidR="00E665F3">
        <w:rPr>
          <w:rFonts w:asciiTheme="majorHAnsi" w:eastAsia="Times New Roman" w:hAnsiTheme="majorHAnsi" w:cstheme="majorHAnsi"/>
          <w:kern w:val="2"/>
          <w:lang w:eastAsia="zh-CN"/>
        </w:rPr>
        <w:t xml:space="preserve">the </w:t>
      </w:r>
      <w:r w:rsidRPr="001C4E8B">
        <w:rPr>
          <w:rFonts w:asciiTheme="majorHAnsi" w:eastAsia="Times New Roman" w:hAnsiTheme="majorHAnsi" w:cstheme="majorHAnsi"/>
          <w:kern w:val="2"/>
          <w:lang w:eastAsia="zh-CN"/>
        </w:rPr>
        <w:t>aseptic workstation</w:t>
      </w:r>
    </w:p>
    <w:p w14:paraId="20D6263B" w14:textId="77777777" w:rsidR="00DE6362" w:rsidRPr="00DE6362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150CBCFE" w14:textId="63806A8C" w:rsidR="00754C78" w:rsidRPr="00DE6362" w:rsidRDefault="00C023C2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754C78">
        <w:rPr>
          <w:rFonts w:asciiTheme="majorHAnsi" w:eastAsia="DengXian" w:hAnsiTheme="majorHAnsi" w:cstheme="majorHAnsi"/>
          <w:kern w:val="2"/>
          <w:lang w:eastAsia="zh-CN"/>
        </w:rPr>
        <w:t xml:space="preserve">Spray 75% medical alcohol to disinfect the operation area, and then place the heating pad </w:t>
      </w:r>
      <w:r w:rsidR="00C124BC" w:rsidRPr="00754C78">
        <w:rPr>
          <w:rFonts w:asciiTheme="majorHAnsi" w:eastAsia="DengXian" w:hAnsiTheme="majorHAnsi" w:cstheme="majorHAnsi"/>
          <w:kern w:val="2"/>
          <w:lang w:eastAsia="zh-CN"/>
        </w:rPr>
        <w:t>covered with</w:t>
      </w:r>
      <w:r w:rsidRPr="00754C78">
        <w:rPr>
          <w:rFonts w:asciiTheme="majorHAnsi" w:eastAsia="DengXian" w:hAnsiTheme="majorHAnsi" w:cstheme="majorHAnsi"/>
          <w:kern w:val="2"/>
          <w:lang w:eastAsia="zh-CN"/>
        </w:rPr>
        <w:t xml:space="preserve"> a </w:t>
      </w:r>
      <w:r w:rsidR="004803ED">
        <w:rPr>
          <w:rFonts w:asciiTheme="majorHAnsi" w:eastAsia="DengXian" w:hAnsiTheme="majorHAnsi" w:cstheme="majorHAnsi"/>
          <w:kern w:val="2"/>
          <w:lang w:eastAsia="zh-CN"/>
        </w:rPr>
        <w:t>clean</w:t>
      </w:r>
      <w:r w:rsidRPr="00754C78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4803ED">
        <w:rPr>
          <w:rFonts w:asciiTheme="majorHAnsi" w:eastAsia="DengXian" w:hAnsiTheme="majorHAnsi" w:cstheme="majorHAnsi"/>
          <w:kern w:val="2"/>
          <w:lang w:eastAsia="zh-CN"/>
        </w:rPr>
        <w:t>cushion</w:t>
      </w:r>
      <w:r w:rsidRPr="00754C78">
        <w:rPr>
          <w:rFonts w:asciiTheme="majorHAnsi" w:eastAsia="DengXian" w:hAnsiTheme="majorHAnsi" w:cstheme="majorHAnsi"/>
          <w:kern w:val="2"/>
          <w:lang w:eastAsia="zh-CN"/>
        </w:rPr>
        <w:t xml:space="preserve">. </w:t>
      </w:r>
      <w:r w:rsidR="00403406">
        <w:rPr>
          <w:rFonts w:asciiTheme="majorHAnsi" w:eastAsia="DengXian" w:hAnsiTheme="majorHAnsi" w:cstheme="majorHAnsi"/>
          <w:kern w:val="2"/>
          <w:lang w:eastAsia="zh-CN"/>
        </w:rPr>
        <w:t xml:space="preserve">Set the </w:t>
      </w:r>
      <w:r w:rsidRPr="00754C78">
        <w:rPr>
          <w:rFonts w:asciiTheme="majorHAnsi" w:eastAsia="DengXian" w:hAnsiTheme="majorHAnsi" w:cstheme="majorHAnsi"/>
          <w:kern w:val="2"/>
          <w:lang w:eastAsia="zh-CN"/>
        </w:rPr>
        <w:t>LED lamp</w:t>
      </w:r>
      <w:r w:rsidR="00C124BC" w:rsidRPr="00754C78">
        <w:rPr>
          <w:rFonts w:asciiTheme="majorHAnsi" w:eastAsia="DengXian" w:hAnsiTheme="majorHAnsi" w:cstheme="majorHAnsi"/>
          <w:kern w:val="2"/>
          <w:lang w:eastAsia="zh-CN"/>
        </w:rPr>
        <w:t xml:space="preserve"> with </w:t>
      </w:r>
      <w:r w:rsidR="00B132F9">
        <w:rPr>
          <w:rFonts w:asciiTheme="majorHAnsi" w:eastAsia="DengXian" w:hAnsiTheme="majorHAnsi" w:cstheme="majorHAnsi"/>
          <w:kern w:val="2"/>
          <w:lang w:eastAsia="zh-CN"/>
        </w:rPr>
        <w:t xml:space="preserve">a </w:t>
      </w:r>
      <w:r w:rsidR="00C124BC" w:rsidRPr="00754C78">
        <w:rPr>
          <w:rFonts w:asciiTheme="majorHAnsi" w:eastAsia="DengXian" w:hAnsiTheme="majorHAnsi" w:cstheme="majorHAnsi"/>
          <w:kern w:val="2"/>
          <w:lang w:eastAsia="zh-CN"/>
        </w:rPr>
        <w:t>cold light source</w:t>
      </w:r>
      <w:r w:rsidRPr="00754C78">
        <w:rPr>
          <w:rFonts w:asciiTheme="majorHAnsi" w:eastAsia="DengXian" w:hAnsiTheme="majorHAnsi" w:cstheme="majorHAnsi"/>
          <w:kern w:val="2"/>
          <w:lang w:eastAsia="zh-CN"/>
        </w:rPr>
        <w:t xml:space="preserve"> beside the workstation.</w:t>
      </w:r>
    </w:p>
    <w:p w14:paraId="5CBD485D" w14:textId="77777777" w:rsidR="00DE6362" w:rsidRPr="00DE6362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1736B132" w14:textId="41E63544" w:rsidR="00754C78" w:rsidRPr="00DE6362" w:rsidRDefault="007C68B4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754C78">
        <w:rPr>
          <w:rFonts w:asciiTheme="majorHAnsi" w:eastAsia="Times New Roman" w:hAnsiTheme="majorHAnsi" w:cstheme="majorHAnsi"/>
          <w:kern w:val="2"/>
          <w:lang w:eastAsia="zh-CN"/>
        </w:rPr>
        <w:t xml:space="preserve">Pre-warm </w:t>
      </w:r>
      <w:r w:rsidR="00CF2E40" w:rsidRPr="00754C78">
        <w:rPr>
          <w:rFonts w:asciiTheme="majorHAnsi" w:eastAsia="Times New Roman" w:hAnsiTheme="majorHAnsi" w:cstheme="majorHAnsi"/>
          <w:kern w:val="2"/>
          <w:lang w:eastAsia="zh-CN"/>
        </w:rPr>
        <w:t>the required solutions (step 1.1) to</w:t>
      </w:r>
      <w:r w:rsidR="00C023C2" w:rsidRPr="00754C78">
        <w:rPr>
          <w:rFonts w:asciiTheme="majorHAnsi" w:eastAsia="Times New Roman" w:hAnsiTheme="majorHAnsi" w:cstheme="majorHAnsi"/>
          <w:kern w:val="2"/>
          <w:lang w:eastAsia="zh-CN"/>
        </w:rPr>
        <w:t xml:space="preserve"> room temperature.</w:t>
      </w:r>
    </w:p>
    <w:p w14:paraId="5245DF48" w14:textId="77777777" w:rsidR="00DE6362" w:rsidRPr="00DE6362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487A5DF8" w14:textId="2FBD853A" w:rsidR="00127B6B" w:rsidRPr="00DE6362" w:rsidRDefault="00220D8D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754C78">
        <w:rPr>
          <w:rFonts w:asciiTheme="majorHAnsi" w:eastAsia="DengXian" w:hAnsiTheme="majorHAnsi" w:cstheme="majorHAnsi"/>
          <w:kern w:val="2"/>
          <w:lang w:eastAsia="zh-CN"/>
        </w:rPr>
        <w:t>F</w:t>
      </w:r>
      <w:r w:rsidR="00127B6B" w:rsidRPr="00754C78">
        <w:rPr>
          <w:rFonts w:asciiTheme="majorHAnsi" w:eastAsia="DengXian" w:hAnsiTheme="majorHAnsi" w:cstheme="majorHAnsi"/>
          <w:kern w:val="2"/>
          <w:lang w:eastAsia="zh-CN"/>
        </w:rPr>
        <w:t xml:space="preserve">ill 0.6 mL </w:t>
      </w:r>
      <w:r w:rsidR="00E2181C" w:rsidRPr="00754C78">
        <w:rPr>
          <w:rFonts w:asciiTheme="majorHAnsi" w:eastAsia="DengXian" w:hAnsiTheme="majorHAnsi" w:cstheme="majorHAnsi"/>
          <w:kern w:val="2"/>
          <w:lang w:eastAsia="zh-CN"/>
        </w:rPr>
        <w:t xml:space="preserve">of </w:t>
      </w:r>
      <w:r w:rsidR="00127B6B" w:rsidRPr="00754C78">
        <w:rPr>
          <w:rFonts w:asciiTheme="majorHAnsi" w:eastAsia="DengXian" w:hAnsiTheme="majorHAnsi" w:cstheme="majorHAnsi"/>
          <w:kern w:val="2"/>
          <w:lang w:eastAsia="zh-CN"/>
        </w:rPr>
        <w:t>heparinized saline</w:t>
      </w:r>
      <w:r w:rsidR="00E2181C" w:rsidRPr="00754C78">
        <w:rPr>
          <w:rFonts w:asciiTheme="majorHAnsi" w:eastAsia="DengXian" w:hAnsiTheme="majorHAnsi" w:cstheme="majorHAnsi"/>
          <w:kern w:val="2"/>
          <w:lang w:eastAsia="zh-CN"/>
        </w:rPr>
        <w:t xml:space="preserve"> and 0.1</w:t>
      </w:r>
      <w:r w:rsidR="008C08A6">
        <w:rPr>
          <w:rFonts w:asciiTheme="majorHAnsi" w:eastAsia="DengXian" w:hAnsiTheme="majorHAnsi" w:cstheme="majorHAnsi"/>
          <w:kern w:val="2"/>
          <w:lang w:eastAsia="zh-CN"/>
        </w:rPr>
        <w:t>5</w:t>
      </w:r>
      <w:r w:rsidR="007A1745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E2181C" w:rsidRPr="00754C78">
        <w:rPr>
          <w:rFonts w:asciiTheme="majorHAnsi" w:eastAsia="DengXian" w:hAnsiTheme="majorHAnsi" w:cstheme="majorHAnsi"/>
          <w:kern w:val="2"/>
          <w:lang w:eastAsia="zh-CN"/>
        </w:rPr>
        <w:t xml:space="preserve">mL 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 xml:space="preserve">of </w:t>
      </w:r>
      <w:r w:rsidR="00E2181C" w:rsidRPr="00754C78">
        <w:rPr>
          <w:rFonts w:asciiTheme="majorHAnsi" w:eastAsia="DengXian" w:hAnsiTheme="majorHAnsi" w:cstheme="majorHAnsi"/>
          <w:kern w:val="2"/>
          <w:lang w:eastAsia="zh-CN"/>
        </w:rPr>
        <w:t>catheter lock solution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 xml:space="preserve"> in two sterile 1.0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>mL blunt tipped syringes, respectively</w:t>
      </w:r>
      <w:r w:rsidR="00754C78">
        <w:rPr>
          <w:rFonts w:asciiTheme="majorHAnsi" w:eastAsia="DengXian" w:hAnsiTheme="majorHAnsi" w:cstheme="majorHAnsi"/>
          <w:kern w:val="2"/>
          <w:lang w:eastAsia="zh-CN"/>
        </w:rPr>
        <w:t xml:space="preserve">. 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 xml:space="preserve">Withdraw </w:t>
      </w:r>
      <w:r w:rsidR="00127B6B" w:rsidRPr="00754C78">
        <w:rPr>
          <w:rFonts w:asciiTheme="majorHAnsi" w:eastAsia="DengXian" w:hAnsiTheme="majorHAnsi" w:cstheme="majorHAnsi"/>
          <w:kern w:val="2"/>
          <w:lang w:eastAsia="zh-CN"/>
        </w:rPr>
        <w:t xml:space="preserve">2.5 mL </w:t>
      </w:r>
      <w:r w:rsidR="00C124BC" w:rsidRPr="00754C78">
        <w:rPr>
          <w:rFonts w:asciiTheme="majorHAnsi" w:eastAsia="DengXian" w:hAnsiTheme="majorHAnsi" w:cstheme="majorHAnsi"/>
          <w:kern w:val="2"/>
          <w:lang w:eastAsia="zh-CN"/>
        </w:rPr>
        <w:t xml:space="preserve">of the normal </w:t>
      </w:r>
      <w:r w:rsidR="00127B6B" w:rsidRPr="00754C78">
        <w:rPr>
          <w:rFonts w:asciiTheme="majorHAnsi" w:eastAsia="DengXian" w:hAnsiTheme="majorHAnsi" w:cstheme="majorHAnsi"/>
          <w:kern w:val="2"/>
          <w:lang w:eastAsia="zh-CN"/>
        </w:rPr>
        <w:t>saline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3C2F5D" w:rsidRPr="00754C78">
        <w:rPr>
          <w:rFonts w:asciiTheme="majorHAnsi" w:eastAsia="DengXian" w:hAnsiTheme="majorHAnsi" w:cstheme="majorHAnsi"/>
          <w:kern w:val="2"/>
          <w:lang w:eastAsia="zh-CN"/>
        </w:rPr>
        <w:t>using a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 xml:space="preserve"> sterile 5.0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452D9E" w:rsidRPr="00754C78">
        <w:rPr>
          <w:rFonts w:asciiTheme="majorHAnsi" w:eastAsia="DengXian" w:hAnsiTheme="majorHAnsi" w:cstheme="majorHAnsi"/>
          <w:kern w:val="2"/>
          <w:lang w:eastAsia="zh-CN"/>
        </w:rPr>
        <w:t>mL syringe</w:t>
      </w:r>
      <w:r w:rsidR="00754C78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3FC2AC6E" w14:textId="77777777" w:rsidR="00DE6362" w:rsidRPr="00DE6362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5829BB88" w14:textId="14ACD039" w:rsidR="00127B6B" w:rsidRPr="00DE6362" w:rsidRDefault="003C2F5D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kern w:val="2"/>
          <w:lang w:eastAsia="zh-CN"/>
        </w:rPr>
        <w:t>Soak the 6-0 sterile non-absorbable silk suture thread and cotton balls in 75% medical alcohol. Squeeze out excess ethanol before use.</w:t>
      </w:r>
    </w:p>
    <w:p w14:paraId="33E3AA4C" w14:textId="77777777" w:rsidR="00DE6362" w:rsidRPr="00220D8D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00A59975" w14:textId="3796512A" w:rsidR="001B5012" w:rsidRPr="00DE6362" w:rsidRDefault="00754C78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kern w:val="2"/>
          <w:lang w:eastAsia="zh-CN"/>
        </w:rPr>
        <w:t>Weigh and record the rat’s body weight</w:t>
      </w:r>
      <w:r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05160220" w14:textId="77777777" w:rsidR="00DE6362" w:rsidRPr="001B5012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25B55578" w14:textId="54EF9B50" w:rsidR="00127B6B" w:rsidRPr="001C4E8B" w:rsidRDefault="00127B6B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 w:rsidRPr="001C4E8B">
        <w:rPr>
          <w:rFonts w:asciiTheme="majorHAnsi" w:eastAsia="Times New Roman" w:hAnsiTheme="majorHAnsi" w:cstheme="majorHAnsi"/>
          <w:b/>
          <w:bCs/>
          <w:kern w:val="2"/>
          <w:lang w:eastAsia="zh-CN"/>
        </w:rPr>
        <w:t>During the surgery</w:t>
      </w:r>
    </w:p>
    <w:p w14:paraId="072625D5" w14:textId="77777777" w:rsidR="00DE6362" w:rsidRPr="001C4E8B" w:rsidRDefault="00DE6362" w:rsidP="001C4E8B">
      <w:pPr>
        <w:rPr>
          <w:rFonts w:asciiTheme="majorHAnsi" w:eastAsia="DengXian" w:hAnsiTheme="majorHAnsi" w:cstheme="majorHAnsi"/>
          <w:b/>
          <w:bCs/>
          <w:kern w:val="2"/>
          <w:lang w:eastAsia="zh-CN"/>
        </w:rPr>
      </w:pPr>
    </w:p>
    <w:p w14:paraId="4104F376" w14:textId="44BCDF7E" w:rsidR="001C4E8B" w:rsidRDefault="000C4C49" w:rsidP="001C4E8B">
      <w:pPr>
        <w:pStyle w:val="ListParagraph"/>
        <w:numPr>
          <w:ilvl w:val="1"/>
          <w:numId w:val="15"/>
        </w:numPr>
        <w:ind w:left="0" w:firstLineChars="0" w:firstLine="0"/>
        <w:rPr>
          <w:rFonts w:asciiTheme="majorHAnsi" w:eastAsia="Times New Roman" w:hAnsiTheme="majorHAnsi" w:cstheme="majorHAnsi"/>
          <w:kern w:val="2"/>
          <w:lang w:eastAsia="zh-CN"/>
        </w:rPr>
      </w:pPr>
      <w:r>
        <w:t>Surgical</w:t>
      </w:r>
      <w:r w:rsidR="00C938B2" w:rsidRPr="00C938B2">
        <w:rPr>
          <w:rFonts w:asciiTheme="majorHAnsi" w:eastAsia="Times New Roman" w:hAnsiTheme="majorHAnsi" w:cstheme="majorHAnsi"/>
          <w:kern w:val="2"/>
          <w:lang w:eastAsia="zh-CN"/>
        </w:rPr>
        <w:t xml:space="preserve"> preparation</w:t>
      </w:r>
    </w:p>
    <w:p w14:paraId="1F6E4F4B" w14:textId="77777777" w:rsidR="001040CB" w:rsidRDefault="001040CB" w:rsidP="00277B08">
      <w:pPr>
        <w:pStyle w:val="ListParagraph"/>
        <w:ind w:firstLineChars="0" w:firstLine="0"/>
        <w:rPr>
          <w:rFonts w:asciiTheme="majorHAnsi" w:eastAsia="Times New Roman" w:hAnsiTheme="majorHAnsi" w:cstheme="majorHAnsi"/>
          <w:kern w:val="2"/>
          <w:lang w:eastAsia="zh-CN"/>
        </w:rPr>
      </w:pPr>
    </w:p>
    <w:p w14:paraId="5500D00E" w14:textId="359F385F" w:rsidR="00754C78" w:rsidRPr="001C4E8B" w:rsidRDefault="00F14E2F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Times New Roman" w:hAnsiTheme="majorHAnsi" w:cstheme="majorHAnsi"/>
          <w:kern w:val="2"/>
          <w:lang w:eastAsia="zh-CN"/>
        </w:rPr>
      </w:pPr>
      <w:r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Wear the </w:t>
      </w:r>
      <w:r w:rsidR="00857B99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surgical </w:t>
      </w:r>
      <w:r w:rsidRPr="001C4E8B">
        <w:rPr>
          <w:rFonts w:asciiTheme="majorHAnsi" w:eastAsia="Times New Roman" w:hAnsiTheme="majorHAnsi" w:cstheme="majorHAnsi"/>
          <w:kern w:val="2"/>
          <w:lang w:eastAsia="zh-CN"/>
        </w:rPr>
        <w:t>coat, sterile gloves</w:t>
      </w:r>
      <w:r w:rsidR="00336979">
        <w:rPr>
          <w:rFonts w:asciiTheme="majorHAnsi" w:eastAsia="Times New Roman" w:hAnsiTheme="majorHAnsi" w:cstheme="majorHAnsi"/>
          <w:kern w:val="2"/>
          <w:lang w:eastAsia="zh-CN"/>
        </w:rPr>
        <w:t>,</w:t>
      </w:r>
      <w:r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and facial mask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>.</w:t>
      </w:r>
      <w:r w:rsidR="00B132F9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>T</w:t>
      </w:r>
      <w:r w:rsidRPr="001C4E8B">
        <w:rPr>
          <w:rFonts w:asciiTheme="majorHAnsi" w:eastAsia="Times New Roman" w:hAnsiTheme="majorHAnsi" w:cstheme="majorHAnsi"/>
          <w:kern w:val="2"/>
          <w:lang w:eastAsia="zh-CN"/>
        </w:rPr>
        <w:t>hen o</w:t>
      </w:r>
      <w:r w:rsidR="001E7BED" w:rsidRPr="001C4E8B">
        <w:rPr>
          <w:rFonts w:asciiTheme="majorHAnsi" w:eastAsia="Times New Roman" w:hAnsiTheme="majorHAnsi" w:cstheme="majorHAnsi"/>
          <w:kern w:val="2"/>
          <w:lang w:eastAsia="zh-CN"/>
        </w:rPr>
        <w:t>pen the steril</w:t>
      </w:r>
      <w:r w:rsidR="00B22EB2" w:rsidRPr="001C4E8B">
        <w:rPr>
          <w:rFonts w:asciiTheme="majorHAnsi" w:eastAsia="Times New Roman" w:hAnsiTheme="majorHAnsi" w:cstheme="majorHAnsi"/>
          <w:kern w:val="2"/>
          <w:lang w:eastAsia="zh-CN"/>
        </w:rPr>
        <w:t>ized</w:t>
      </w:r>
      <w:r w:rsidR="001E7BED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surgical pouch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>, l</w:t>
      </w:r>
      <w:r w:rsidR="00B22EB2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eave all </w:t>
      </w:r>
      <w:r w:rsidR="00C023C2" w:rsidRPr="001C4E8B">
        <w:rPr>
          <w:rFonts w:asciiTheme="majorHAnsi" w:eastAsia="Times New Roman" w:hAnsiTheme="majorHAnsi" w:cstheme="majorHAnsi"/>
          <w:kern w:val="2"/>
          <w:lang w:eastAsia="zh-CN"/>
        </w:rPr>
        <w:t>surgical</w:t>
      </w:r>
      <w:r w:rsidR="00220D8D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B22EB2" w:rsidRPr="001C4E8B">
        <w:rPr>
          <w:rFonts w:asciiTheme="majorHAnsi" w:eastAsia="Times New Roman" w:hAnsiTheme="majorHAnsi" w:cstheme="majorHAnsi"/>
          <w:kern w:val="2"/>
          <w:lang w:eastAsia="zh-CN"/>
        </w:rPr>
        <w:t>tools</w:t>
      </w:r>
      <w:r w:rsidR="00C023C2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in 75% medical </w:t>
      </w:r>
      <w:r w:rsidR="008522F9" w:rsidRPr="001C4E8B">
        <w:rPr>
          <w:rFonts w:asciiTheme="majorHAnsi" w:eastAsia="Times New Roman" w:hAnsiTheme="majorHAnsi" w:cstheme="majorHAnsi"/>
          <w:kern w:val="2"/>
          <w:lang w:eastAsia="zh-CN"/>
        </w:rPr>
        <w:t>alcohol,</w:t>
      </w:r>
      <w:r w:rsidR="00C023C2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and dr</w:t>
      </w:r>
      <w:r w:rsidR="00D82236" w:rsidRPr="001C4E8B">
        <w:rPr>
          <w:rFonts w:asciiTheme="majorHAnsi" w:eastAsia="Times New Roman" w:hAnsiTheme="majorHAnsi" w:cstheme="majorHAnsi"/>
          <w:kern w:val="2"/>
          <w:lang w:eastAsia="zh-CN"/>
        </w:rPr>
        <w:t>y them</w:t>
      </w:r>
      <w:r w:rsidR="00C023C2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 before use</w:t>
      </w:r>
      <w:r w:rsidR="000A4F4B">
        <w:rPr>
          <w:rFonts w:asciiTheme="majorHAnsi" w:eastAsia="Times New Roman" w:hAnsiTheme="majorHAnsi" w:cstheme="majorHAnsi"/>
          <w:kern w:val="2"/>
          <w:lang w:eastAsia="zh-CN"/>
        </w:rPr>
        <w:t>.</w:t>
      </w:r>
    </w:p>
    <w:p w14:paraId="78D6705A" w14:textId="77777777" w:rsidR="00DE6362" w:rsidRPr="00137B8F" w:rsidRDefault="00DE6362" w:rsidP="001C4E8B">
      <w:pPr>
        <w:rPr>
          <w:rFonts w:asciiTheme="majorHAnsi" w:hAnsiTheme="majorHAnsi" w:cstheme="majorHAnsi"/>
          <w:kern w:val="2"/>
          <w:highlight w:val="yellow"/>
          <w:lang w:eastAsia="zh-CN"/>
        </w:rPr>
      </w:pPr>
    </w:p>
    <w:p w14:paraId="389CAB46" w14:textId="7153CC33" w:rsidR="00127B6B" w:rsidRDefault="00127B6B" w:rsidP="001C4E8B">
      <w:pPr>
        <w:pStyle w:val="ListParagraph"/>
        <w:numPr>
          <w:ilvl w:val="1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>Jugular vein isolation</w:t>
      </w:r>
    </w:p>
    <w:p w14:paraId="60ED9B6B" w14:textId="4F5CCE97" w:rsidR="00F35B1A" w:rsidRDefault="00F35B1A" w:rsidP="00C938B2">
      <w:pPr>
        <w:pStyle w:val="ListParagraph"/>
        <w:ind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366E5082" w14:textId="6ED7E1AD" w:rsidR="00F35B1A" w:rsidRPr="001C4E8B" w:rsidRDefault="00F35B1A" w:rsidP="00277B08">
      <w:pPr>
        <w:pStyle w:val="ListParagraph"/>
        <w:ind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277B08">
        <w:rPr>
          <w:rFonts w:asciiTheme="majorHAnsi" w:eastAsia="DengXian" w:hAnsiTheme="majorHAnsi" w:cstheme="majorHAnsi"/>
          <w:kern w:val="2"/>
          <w:lang w:eastAsia="zh-CN"/>
        </w:rPr>
        <w:t xml:space="preserve">NOTE: 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The estimated operation time </w:t>
      </w:r>
      <w:r w:rsidR="00D06B03">
        <w:rPr>
          <w:rFonts w:asciiTheme="majorHAnsi" w:eastAsia="DengXian" w:hAnsiTheme="majorHAnsi" w:cstheme="majorHAnsi"/>
          <w:kern w:val="2"/>
          <w:lang w:eastAsia="zh-CN"/>
        </w:rPr>
        <w:t>for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 this part is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10 min.</w:t>
      </w:r>
    </w:p>
    <w:p w14:paraId="73F774E6" w14:textId="77777777" w:rsidR="00DE6362" w:rsidRPr="00137B8F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44CF9D56" w14:textId="12748387" w:rsidR="00AF2A36" w:rsidRPr="00324775" w:rsidRDefault="007C1676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lang w:eastAsia="zh-CN"/>
        </w:rPr>
        <w:t xml:space="preserve">Anesthetize </w:t>
      </w:r>
      <w:r w:rsidR="007A1745" w:rsidRPr="001C4E8B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Pr="001C4E8B">
        <w:rPr>
          <w:rFonts w:asciiTheme="majorHAnsi" w:eastAsia="DengXian" w:hAnsiTheme="majorHAnsi" w:cstheme="majorHAnsi"/>
          <w:kern w:val="2"/>
          <w:lang w:eastAsia="zh-CN"/>
        </w:rPr>
        <w:t>surgery-ready and shave</w:t>
      </w:r>
      <w:r w:rsidR="007A1745" w:rsidRPr="001C4E8B">
        <w:rPr>
          <w:rFonts w:asciiTheme="majorHAnsi" w:eastAsia="DengXian" w:hAnsiTheme="majorHAnsi" w:cstheme="majorHAnsi"/>
          <w:kern w:val="2"/>
          <w:lang w:eastAsia="zh-CN"/>
        </w:rPr>
        <w:t>d</w:t>
      </w:r>
      <w:r w:rsidR="00B22EB2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rat with 3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>%–</w:t>
      </w:r>
      <w:r w:rsidR="00B22EB2" w:rsidRPr="001C4E8B">
        <w:rPr>
          <w:rFonts w:asciiTheme="majorHAnsi" w:eastAsia="DengXian" w:hAnsiTheme="majorHAnsi" w:cstheme="majorHAnsi"/>
          <w:kern w:val="2"/>
          <w:lang w:eastAsia="zh-CN"/>
        </w:rPr>
        <w:t xml:space="preserve">3.5% </w:t>
      </w:r>
      <w:r w:rsidR="00AF2A36" w:rsidRPr="001C4E8B">
        <w:rPr>
          <w:rFonts w:asciiTheme="majorHAnsi" w:eastAsia="DengXian" w:hAnsiTheme="majorHAnsi" w:cstheme="majorHAnsi"/>
          <w:kern w:val="2"/>
          <w:lang w:eastAsia="zh-CN"/>
        </w:rPr>
        <w:t>isoflurane</w:t>
      </w:r>
      <w:r w:rsidR="00B22EB2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mixed with oxygen in the pre-anesthesia </w:t>
      </w:r>
      <w:r w:rsidR="001040CB" w:rsidRPr="001C4E8B">
        <w:rPr>
          <w:rFonts w:asciiTheme="majorHAnsi" w:eastAsia="DengXian" w:hAnsiTheme="majorHAnsi" w:cstheme="majorHAnsi"/>
          <w:kern w:val="2"/>
          <w:lang w:eastAsia="zh-CN"/>
        </w:rPr>
        <w:t>chamber and</w:t>
      </w:r>
      <w:r w:rsidRPr="001C4E8B">
        <w:rPr>
          <w:rFonts w:asciiTheme="majorHAnsi" w:eastAsia="DengXian" w:hAnsiTheme="majorHAnsi" w:cstheme="majorHAnsi"/>
          <w:kern w:val="2"/>
          <w:lang w:eastAsia="zh-CN"/>
        </w:rPr>
        <w:t xml:space="preserve"> d</w:t>
      </w:r>
      <w:r w:rsidR="00AF2A36" w:rsidRPr="001C4E8B">
        <w:rPr>
          <w:rFonts w:asciiTheme="majorHAnsi" w:eastAsia="Times New Roman" w:hAnsiTheme="majorHAnsi" w:cstheme="majorHAnsi"/>
          <w:kern w:val="2"/>
          <w:lang w:eastAsia="zh-CN"/>
        </w:rPr>
        <w:t xml:space="preserve">etermine whether the rat becomes unconscious by </w:t>
      </w:r>
      <w:r w:rsidR="00B132F9">
        <w:rPr>
          <w:rFonts w:asciiTheme="majorHAnsi" w:eastAsia="Times New Roman" w:hAnsiTheme="majorHAnsi" w:cstheme="majorHAnsi"/>
          <w:kern w:val="2"/>
          <w:lang w:eastAsia="zh-CN"/>
        </w:rPr>
        <w:t xml:space="preserve">the </w:t>
      </w:r>
      <w:r w:rsidR="008745BF">
        <w:rPr>
          <w:rFonts w:asciiTheme="majorHAnsi" w:eastAsia="Times New Roman" w:hAnsiTheme="majorHAnsi" w:cstheme="majorHAnsi"/>
          <w:kern w:val="2"/>
          <w:lang w:eastAsia="zh-CN"/>
        </w:rPr>
        <w:t xml:space="preserve">lack of response to </w:t>
      </w:r>
      <w:r w:rsidR="00AF2A36" w:rsidRPr="001C4E8B">
        <w:rPr>
          <w:rFonts w:asciiTheme="majorHAnsi" w:eastAsia="Times New Roman" w:hAnsiTheme="majorHAnsi" w:cstheme="majorHAnsi"/>
          <w:kern w:val="2"/>
          <w:lang w:eastAsia="zh-CN"/>
        </w:rPr>
        <w:t>foot pinch.</w:t>
      </w:r>
    </w:p>
    <w:p w14:paraId="5E9469A5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5600F63" w14:textId="4D8B595B" w:rsidR="007C1676" w:rsidRPr="001C4E8B" w:rsidRDefault="00BD1E90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b/>
          <w:bCs/>
          <w:kern w:val="2"/>
          <w:lang w:eastAsia="zh-CN"/>
        </w:rPr>
      </w:pPr>
      <w:r>
        <w:rPr>
          <w:rFonts w:asciiTheme="majorHAnsi" w:eastAsia="DengXian" w:hAnsiTheme="majorHAnsi" w:cstheme="majorHAnsi" w:hint="eastAsia"/>
          <w:kern w:val="2"/>
          <w:lang w:eastAsia="zh-CN"/>
        </w:rPr>
        <w:t>Pl</w:t>
      </w:r>
      <w:r>
        <w:rPr>
          <w:rFonts w:asciiTheme="majorHAnsi" w:eastAsia="DengXian" w:hAnsiTheme="majorHAnsi" w:cstheme="majorHAnsi"/>
          <w:kern w:val="2"/>
          <w:lang w:eastAsia="zh-CN"/>
        </w:rPr>
        <w:t>ace</w:t>
      </w:r>
      <w:r w:rsidR="007C167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="007C167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rat’s nose into the </w:t>
      </w:r>
      <w:bookmarkStart w:id="7" w:name="_Hlk78573485"/>
      <w:r w:rsidR="007C1676" w:rsidRPr="001C4E8B">
        <w:rPr>
          <w:rFonts w:asciiTheme="majorHAnsi" w:eastAsia="DengXian" w:hAnsiTheme="majorHAnsi" w:cstheme="majorHAnsi"/>
          <w:kern w:val="2"/>
          <w:lang w:eastAsia="zh-CN"/>
        </w:rPr>
        <w:t>anesthetic nosepiece supplied</w:t>
      </w:r>
      <w:bookmarkEnd w:id="7"/>
      <w:r w:rsidR="007C167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with 2</w:t>
      </w:r>
      <w:r w:rsidR="00E665F3">
        <w:rPr>
          <w:rFonts w:asciiTheme="majorHAnsi" w:eastAsia="DengXian" w:hAnsiTheme="majorHAnsi" w:cstheme="majorHAnsi"/>
          <w:kern w:val="2"/>
          <w:lang w:eastAsia="zh-CN"/>
        </w:rPr>
        <w:t>%–</w:t>
      </w:r>
      <w:r w:rsidR="007C1676" w:rsidRPr="001C4E8B">
        <w:rPr>
          <w:rFonts w:asciiTheme="majorHAnsi" w:eastAsia="DengXian" w:hAnsiTheme="majorHAnsi" w:cstheme="majorHAnsi"/>
          <w:kern w:val="2"/>
          <w:lang w:eastAsia="zh-CN"/>
        </w:rPr>
        <w:t>2.5% isoflurane for adequate anesthesia.</w:t>
      </w:r>
    </w:p>
    <w:p w14:paraId="36D9C064" w14:textId="77777777" w:rsidR="00DE6362" w:rsidRPr="00137B8F" w:rsidRDefault="00DE6362" w:rsidP="001C4E8B">
      <w:pPr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</w:pPr>
    </w:p>
    <w:p w14:paraId="1F0ADA9E" w14:textId="55EB4ED0" w:rsidR="00754C78" w:rsidRPr="00324775" w:rsidRDefault="0011288A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kern w:val="2"/>
          <w:lang w:eastAsia="zh-CN"/>
        </w:rPr>
        <w:t>Using adhesive tape, r</w:t>
      </w:r>
      <w:r w:rsidR="00AF2A36" w:rsidRPr="001C4E8B">
        <w:rPr>
          <w:rFonts w:asciiTheme="majorHAnsi" w:eastAsia="DengXian" w:hAnsiTheme="majorHAnsi" w:cstheme="majorHAnsi"/>
          <w:kern w:val="2"/>
          <w:lang w:eastAsia="zh-CN"/>
        </w:rPr>
        <w:t>estrain the rat</w:t>
      </w:r>
      <w:r w:rsidR="005D02AB" w:rsidRPr="001C4E8B">
        <w:rPr>
          <w:rFonts w:asciiTheme="majorHAnsi" w:eastAsia="DengXian" w:hAnsiTheme="majorHAnsi" w:cstheme="majorHAnsi"/>
          <w:kern w:val="2"/>
          <w:lang w:eastAsia="zh-CN"/>
        </w:rPr>
        <w:t>’s forearms</w:t>
      </w:r>
      <w:r w:rsidR="00AF2A3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in </w:t>
      </w:r>
      <w:r w:rsidR="00972B6E">
        <w:rPr>
          <w:rFonts w:asciiTheme="majorHAnsi" w:eastAsia="DengXian" w:hAnsiTheme="majorHAnsi" w:cstheme="majorHAnsi"/>
          <w:kern w:val="2"/>
          <w:lang w:eastAsia="zh-CN"/>
        </w:rPr>
        <w:t>their</w:t>
      </w:r>
      <w:r w:rsidR="00AF2A3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5D02AB" w:rsidRPr="001C4E8B">
        <w:rPr>
          <w:rFonts w:asciiTheme="majorHAnsi" w:eastAsia="DengXian" w:hAnsiTheme="majorHAnsi" w:cstheme="majorHAnsi"/>
          <w:kern w:val="2"/>
          <w:lang w:eastAsia="zh-CN"/>
        </w:rPr>
        <w:t>ventral</w:t>
      </w:r>
      <w:r w:rsidR="00AF2A36" w:rsidRPr="001C4E8B">
        <w:rPr>
          <w:rFonts w:asciiTheme="majorHAnsi" w:eastAsia="DengXian" w:hAnsiTheme="majorHAnsi" w:cstheme="majorHAnsi"/>
          <w:kern w:val="2"/>
          <w:lang w:eastAsia="zh-CN"/>
        </w:rPr>
        <w:t xml:space="preserve"> position </w:t>
      </w:r>
      <w:r w:rsidR="005D02AB" w:rsidRPr="001C4E8B">
        <w:rPr>
          <w:rFonts w:asciiTheme="majorHAnsi" w:eastAsia="Times New Roman" w:hAnsiTheme="majorHAnsi" w:cstheme="majorHAnsi"/>
          <w:kern w:val="2"/>
          <w:lang w:eastAsia="zh-CN"/>
        </w:rPr>
        <w:t>to each side of the surgical platform.</w:t>
      </w:r>
    </w:p>
    <w:p w14:paraId="41ABAA68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BDF72A3" w14:textId="2263AA16" w:rsidR="00DE6362" w:rsidRPr="001317BD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1317BD">
        <w:rPr>
          <w:rFonts w:asciiTheme="majorHAnsi" w:eastAsia="DengXian" w:hAnsiTheme="majorHAnsi" w:cstheme="majorHAnsi"/>
          <w:kern w:val="2"/>
          <w:lang w:eastAsia="zh-CN"/>
        </w:rPr>
        <w:lastRenderedPageBreak/>
        <w:t>Gently scrub the surgical area</w:t>
      </w:r>
      <w:r w:rsidR="009C5F46" w:rsidRPr="001317B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CC6813" w:rsidRPr="001317BD">
        <w:rPr>
          <w:rFonts w:asciiTheme="majorHAnsi" w:eastAsia="DengXian" w:hAnsiTheme="majorHAnsi" w:cstheme="majorHAnsi"/>
          <w:kern w:val="2"/>
          <w:lang w:eastAsia="zh-CN"/>
        </w:rPr>
        <w:t xml:space="preserve">by alternating between </w:t>
      </w:r>
      <w:r w:rsidRPr="001317BD">
        <w:rPr>
          <w:rFonts w:asciiTheme="majorHAnsi" w:eastAsia="DengXian" w:hAnsiTheme="majorHAnsi" w:cstheme="majorHAnsi"/>
          <w:kern w:val="2"/>
          <w:lang w:eastAsia="zh-CN"/>
        </w:rPr>
        <w:t xml:space="preserve">cotton balls soaked </w:t>
      </w:r>
      <w:r w:rsidR="009850A3" w:rsidRPr="001317BD">
        <w:rPr>
          <w:rFonts w:asciiTheme="majorHAnsi" w:eastAsia="DengXian" w:hAnsiTheme="majorHAnsi" w:cstheme="majorHAnsi"/>
          <w:kern w:val="2"/>
          <w:lang w:eastAsia="zh-CN"/>
        </w:rPr>
        <w:t xml:space="preserve">in </w:t>
      </w:r>
      <w:r w:rsidRPr="001317BD">
        <w:rPr>
          <w:rFonts w:asciiTheme="majorHAnsi" w:eastAsia="Times New Roman" w:hAnsiTheme="majorHAnsi" w:cstheme="majorHAnsi"/>
          <w:color w:val="000000"/>
          <w:kern w:val="2"/>
          <w:lang w:eastAsia="zh-CN"/>
        </w:rPr>
        <w:t xml:space="preserve">75% </w:t>
      </w:r>
      <w:bookmarkStart w:id="8" w:name="_Hlk77975298"/>
      <w:r w:rsidRPr="001317BD">
        <w:rPr>
          <w:rFonts w:asciiTheme="majorHAnsi" w:eastAsia="Times New Roman" w:hAnsiTheme="majorHAnsi" w:cstheme="majorHAnsi"/>
          <w:color w:val="000000"/>
          <w:kern w:val="2"/>
          <w:lang w:eastAsia="zh-CN"/>
        </w:rPr>
        <w:t>medical alcohol</w:t>
      </w:r>
      <w:bookmarkEnd w:id="8"/>
      <w:r w:rsidRPr="001317BD">
        <w:rPr>
          <w:rFonts w:asciiTheme="majorHAnsi" w:eastAsia="Times New Roman" w:hAnsiTheme="majorHAnsi" w:cstheme="majorHAnsi"/>
          <w:color w:val="000000"/>
          <w:kern w:val="2"/>
          <w:lang w:eastAsia="zh-CN"/>
        </w:rPr>
        <w:t xml:space="preserve"> and</w:t>
      </w:r>
      <w:r w:rsidR="00F35B1A" w:rsidRPr="001317BD">
        <w:rPr>
          <w:rFonts w:asciiTheme="majorHAnsi" w:eastAsia="Times New Roman" w:hAnsiTheme="majorHAnsi" w:cstheme="majorHAnsi"/>
          <w:color w:val="000000"/>
          <w:kern w:val="2"/>
          <w:lang w:eastAsia="zh-CN"/>
        </w:rPr>
        <w:t xml:space="preserve"> iodine-based scrub for a total of three times</w:t>
      </w:r>
      <w:r w:rsidR="00E41FA1" w:rsidRPr="001317BD">
        <w:rPr>
          <w:rFonts w:asciiTheme="majorHAnsi" w:eastAsia="Times New Roman" w:hAnsiTheme="majorHAnsi" w:cstheme="majorHAnsi"/>
          <w:color w:val="000000"/>
          <w:kern w:val="2"/>
          <w:lang w:eastAsia="zh-CN"/>
        </w:rPr>
        <w:t>.</w:t>
      </w:r>
    </w:p>
    <w:p w14:paraId="3BCBC53D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4ED6CBF5" w14:textId="6480C1C4" w:rsidR="001E7C5D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Carefully lift the skin near the clavicle on the right side of the midline of the neck with </w:t>
      </w:r>
      <w:r w:rsidR="007A1745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forcep</w:t>
      </w:r>
      <w:r w:rsidR="00CE734E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 and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88151E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make an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incision</w:t>
      </w:r>
      <w:r w:rsidR="00360E84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oward</w:t>
      </w:r>
      <w:r w:rsidR="0088151E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</w:t>
      </w:r>
      <w:r w:rsidR="00360E84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he chest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bout 1.5</w:t>
      </w:r>
      <w:r w:rsidR="00E665F3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–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2.0 cm in length with </w:t>
      </w:r>
      <w:r w:rsidR="00784962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a pair of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urgical </w:t>
      </w:r>
      <w:r w:rsidR="00CE734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cissors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3BC2C839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3A4CD2EE" w14:textId="3E653FD6" w:rsidR="002B056C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Blunt dissect the </w:t>
      </w:r>
      <w:r w:rsidR="001E7C5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in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issue</w:t>
      </w:r>
      <w:r w:rsidR="001E7C5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cover</w:t>
      </w:r>
      <w:r w:rsidR="003B14F1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with iris scissors to expose </w:t>
      </w:r>
      <w:r w:rsidR="0099459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he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underneath</w:t>
      </w:r>
      <w:r w:rsidR="0099459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jugular vein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  <w:r w:rsidR="007E47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080468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proximal cephalic end of the external jugular vein consists of two branches, which can be </w:t>
      </w:r>
      <w:r w:rsidR="00194E60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vis</w:t>
      </w:r>
      <w:r w:rsidR="00CF08FF">
        <w:rPr>
          <w:rFonts w:asciiTheme="majorHAnsi" w:eastAsia="DengXian" w:hAnsiTheme="majorHAnsi" w:cstheme="majorHAnsi"/>
          <w:kern w:val="2"/>
          <w:highlight w:val="yellow"/>
          <w:lang w:eastAsia="zh-CN"/>
        </w:rPr>
        <w:t>ually</w:t>
      </w:r>
      <w:r w:rsidR="00194E60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identified</w:t>
      </w:r>
      <w:r w:rsidR="00B441E0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472CA375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4C35F718" w14:textId="40CCE725" w:rsidR="0099459C" w:rsidRPr="00137B8F" w:rsidRDefault="0099459C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bookmarkStart w:id="9" w:name="_Hlk81679272"/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N</w:t>
      </w:r>
      <w:r w:rsidR="00DE636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OTE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: Depending on the age and sex of the rat, the 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oft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issue</w:t>
      </w:r>
      <w:r w:rsidR="00080468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(e.g., salivary </w:t>
      </w:r>
      <w:r w:rsidR="007E237E">
        <w:rPr>
          <w:rFonts w:asciiTheme="majorHAnsi" w:eastAsia="DengXian" w:hAnsiTheme="majorHAnsi" w:cstheme="majorHAnsi"/>
          <w:kern w:val="2"/>
          <w:highlight w:val="yellow"/>
          <w:lang w:eastAsia="zh-CN"/>
        </w:rPr>
        <w:t>glands</w:t>
      </w:r>
      <w:r w:rsidR="004E218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, 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lymphatic</w:t>
      </w:r>
      <w:r w:rsidR="00080468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7E237E">
        <w:rPr>
          <w:rFonts w:asciiTheme="majorHAnsi" w:eastAsia="DengXian" w:hAnsiTheme="majorHAnsi" w:cstheme="majorHAnsi"/>
          <w:kern w:val="2"/>
          <w:highlight w:val="yellow"/>
          <w:lang w:eastAsia="zh-CN"/>
        </w:rPr>
        <w:t>nodes</w:t>
      </w:r>
      <w:r w:rsidR="00336979">
        <w:rPr>
          <w:rFonts w:asciiTheme="majorHAnsi" w:eastAsia="DengXian" w:hAnsiTheme="majorHAnsi" w:cstheme="majorHAnsi"/>
          <w:kern w:val="2"/>
          <w:highlight w:val="yellow"/>
          <w:lang w:eastAsia="zh-CN"/>
        </w:rPr>
        <w:t>,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and fat</w:t>
      </w:r>
      <w:r w:rsidR="00080468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y tissues</w:t>
      </w:r>
      <w:r w:rsidR="00931BB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)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bookmarkStart w:id="10" w:name="_Hlk81679342"/>
      <w:bookmarkEnd w:id="9"/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cover</w:t>
      </w:r>
      <w:r w:rsidR="00455254">
        <w:rPr>
          <w:rFonts w:asciiTheme="majorHAnsi" w:eastAsia="DengXian" w:hAnsiTheme="majorHAnsi" w:cstheme="majorHAnsi" w:hint="eastAsia"/>
          <w:kern w:val="2"/>
          <w:highlight w:val="yellow"/>
          <w:lang w:eastAsia="zh-CN"/>
        </w:rPr>
        <w:t>ing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he jugular vein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varies.</w:t>
      </w:r>
      <w:bookmarkEnd w:id="10"/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Com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p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red to the you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n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g rat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, the old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rat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re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fatt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er (e.g., BW</w:t>
      </w:r>
      <w:r w:rsidR="00E665F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&gt; 300 g)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, </w:t>
      </w:r>
      <w:r w:rsidR="00931BB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and thus </w:t>
      </w:r>
      <w:r w:rsidR="001E7C5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need more tissue separation before the jugular vein is visible.</w:t>
      </w:r>
    </w:p>
    <w:p w14:paraId="10455604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48801CE1" w14:textId="65733E3F" w:rsidR="00127B6B" w:rsidRPr="00324775" w:rsidRDefault="00194E60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Lift the jugular </w:t>
      </w:r>
      <w:r w:rsidR="00127B6B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vein </w:t>
      </w:r>
      <w:r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along with </w:t>
      </w:r>
      <w:r w:rsidR="00127B6B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its </w:t>
      </w:r>
      <w:r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>connective</w:t>
      </w:r>
      <w:r w:rsidR="00942CCD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membranous </w:t>
      </w:r>
      <w:r w:rsidR="00127B6B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>tissue</w:t>
      </w:r>
      <w:r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 </w:t>
      </w:r>
      <w:r w:rsidR="00A64A63" w:rsidRPr="001317BD">
        <w:rPr>
          <w:rFonts w:asciiTheme="majorHAnsi" w:eastAsia="DengXian" w:hAnsiTheme="majorHAnsi" w:cstheme="majorHAnsi"/>
          <w:kern w:val="2"/>
          <w:highlight w:val="yellow"/>
          <w:lang w:eastAsia="zh-CN"/>
        </w:rPr>
        <w:t>to visuali</w:t>
      </w:r>
      <w:r w:rsidR="00B132F9">
        <w:rPr>
          <w:rFonts w:asciiTheme="majorHAnsi" w:eastAsia="DengXian" w:hAnsiTheme="majorHAnsi" w:cstheme="majorHAnsi"/>
          <w:kern w:val="2"/>
          <w:highlight w:val="yellow"/>
          <w:lang w:eastAsia="zh-CN"/>
        </w:rPr>
        <w:t>z</w:t>
      </w:r>
      <w:r w:rsidR="00A64A63" w:rsidRPr="001317BD">
        <w:rPr>
          <w:rFonts w:asciiTheme="majorHAnsi" w:eastAsia="DengXian" w:hAnsiTheme="majorHAnsi" w:cstheme="majorHAnsi"/>
          <w:kern w:val="2"/>
          <w:highlight w:val="yellow"/>
          <w:lang w:eastAsia="zh-CN"/>
        </w:rPr>
        <w:t>e the</w:t>
      </w:r>
      <w:r w:rsidR="00B441E0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lymph gland attached to the jugular vein.</w:t>
      </w:r>
      <w:r w:rsidR="00127B6B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B441E0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>C</w:t>
      </w:r>
      <w:r w:rsidR="00626ED7" w:rsidRPr="001755A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arefully </w:t>
      </w:r>
      <w:r w:rsidR="00626ED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eparate </w:t>
      </w:r>
      <w:r w:rsidR="002B056C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vein </w:t>
      </w:r>
      <w:r w:rsidR="00626ED7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long the vascular direction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from </w:t>
      </w:r>
      <w:r w:rsidR="00626ED7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surrounding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muscle, fat</w:t>
      </w:r>
      <w:r w:rsidR="0033697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,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nd other tissues.</w:t>
      </w:r>
    </w:p>
    <w:p w14:paraId="74C6A23C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E9E9C22" w14:textId="1127D107" w:rsidR="00942CCD" w:rsidRPr="00324775" w:rsidRDefault="00980990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Nudge the forceps under the jugular vein </w:t>
      </w:r>
      <w:r w:rsidR="00DC00A4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wit</w:t>
      </w:r>
      <w:r w:rsidR="002B056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h</w:t>
      </w:r>
      <w:r w:rsidR="00DC00A4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out dama</w:t>
      </w:r>
      <w:r w:rsidR="002B056C" w:rsidRPr="00137B8F">
        <w:rPr>
          <w:rFonts w:asciiTheme="majorHAnsi" w:eastAsia="DengXian" w:hAnsiTheme="majorHAnsi" w:cstheme="majorHAnsi" w:hint="eastAsia"/>
          <w:kern w:val="2"/>
          <w:highlight w:val="yellow"/>
          <w:lang w:eastAsia="zh-CN"/>
        </w:rPr>
        <w:t>g</w:t>
      </w:r>
      <w:r w:rsidR="00DC00A4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ing </w:t>
      </w:r>
      <w:r w:rsidR="00E665F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r w:rsidR="00DC00A4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collateral blood vessels and </w:t>
      </w:r>
      <w:r w:rsidR="00942CC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ass </w:t>
      </w:r>
      <w:r w:rsidR="00E665F3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wo</w:t>
      </w:r>
      <w:r w:rsidR="00E665F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942CC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ieces of 6-0 suture under the vein to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mark the two ends of the blood vessel </w:t>
      </w:r>
      <w:r w:rsidR="00942CC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ndividually</w:t>
      </w:r>
      <w:r w:rsidR="00BF4AE7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67EBB994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0AC0100" w14:textId="3F8AC0BA" w:rsidR="00B441E0" w:rsidRPr="00324775" w:rsidRDefault="00BF4AE7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ull one piece of </w:t>
      </w:r>
      <w:r w:rsidR="00B132F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uture as far as possible toward the</w:t>
      </w:r>
      <w:r w:rsidR="006B460C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rat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head and </w:t>
      </w:r>
      <w:bookmarkStart w:id="11" w:name="_Hlk77704128"/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ligat</w:t>
      </w:r>
      <w:r w:rsidR="00D8546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e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D8546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vein </w:t>
      </w:r>
      <w:bookmarkEnd w:id="11"/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cranially with 2</w:t>
      </w:r>
      <w:r w:rsidR="00E665F3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–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3 knots using forceps</w:t>
      </w:r>
      <w:r w:rsidR="00DE6362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2594C3F3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0445987" w14:textId="1DF23656" w:rsidR="00784962" w:rsidRPr="00324775" w:rsidRDefault="00B441E0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lace </w:t>
      </w:r>
      <w:r w:rsidR="00AA5165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he second ligature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on the caudal end of the </w:t>
      </w:r>
      <w:r w:rsidR="00D8546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vein </w:t>
      </w:r>
      <w:r w:rsidR="00AA5165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with </w:t>
      </w:r>
      <w:r w:rsidR="00C15624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1</w:t>
      </w:r>
      <w:r w:rsidR="00AA5165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loose knot.</w:t>
      </w:r>
    </w:p>
    <w:p w14:paraId="5C5C6F91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02975CED" w14:textId="35181E6F" w:rsidR="00F35B1A" w:rsidRDefault="00127B6B" w:rsidP="00F35B1A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Jugular </w:t>
      </w:r>
      <w:r w:rsidR="00E665F3">
        <w:rPr>
          <w:rFonts w:asciiTheme="majorHAnsi" w:eastAsia="DengXian" w:hAnsiTheme="majorHAnsi" w:cstheme="majorHAnsi"/>
          <w:kern w:val="2"/>
          <w:highlight w:val="yellow"/>
          <w:lang w:eastAsia="zh-CN"/>
        </w:rPr>
        <w:t>v</w:t>
      </w:r>
      <w:r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ein </w:t>
      </w:r>
      <w:r w:rsidR="00E665F3">
        <w:rPr>
          <w:rFonts w:asciiTheme="majorHAnsi" w:eastAsia="DengXian" w:hAnsiTheme="majorHAnsi" w:cstheme="majorHAnsi"/>
          <w:kern w:val="2"/>
          <w:highlight w:val="yellow"/>
          <w:lang w:eastAsia="zh-CN"/>
        </w:rPr>
        <w:t>c</w:t>
      </w:r>
      <w:r w:rsidR="004C6761"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>annulation</w:t>
      </w:r>
    </w:p>
    <w:p w14:paraId="544C15EA" w14:textId="446627E2" w:rsidR="00F35B1A" w:rsidRDefault="00F35B1A" w:rsidP="00C938B2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E14F1EE" w14:textId="1584E00C" w:rsidR="00F35B1A" w:rsidRPr="00F35B1A" w:rsidRDefault="00F35B1A" w:rsidP="00277B08">
      <w:pPr>
        <w:pStyle w:val="ListParagraph"/>
        <w:ind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E42269">
        <w:rPr>
          <w:rFonts w:asciiTheme="majorHAnsi" w:eastAsia="DengXian" w:hAnsiTheme="majorHAnsi" w:cstheme="majorHAnsi" w:hint="eastAsia"/>
          <w:kern w:val="2"/>
          <w:lang w:eastAsia="zh-CN"/>
        </w:rPr>
        <w:t>N</w:t>
      </w:r>
      <w:r w:rsidRPr="00E42269">
        <w:rPr>
          <w:rFonts w:asciiTheme="majorHAnsi" w:eastAsia="DengXian" w:hAnsiTheme="majorHAnsi" w:cstheme="majorHAnsi"/>
          <w:kern w:val="2"/>
          <w:lang w:eastAsia="zh-CN"/>
        </w:rPr>
        <w:t xml:space="preserve">OTE: 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The estimated operation time </w:t>
      </w:r>
      <w:r w:rsidR="008745BF">
        <w:rPr>
          <w:rFonts w:asciiTheme="majorHAnsi" w:eastAsia="DengXian" w:hAnsiTheme="majorHAnsi" w:cstheme="majorHAnsi"/>
          <w:kern w:val="2"/>
          <w:lang w:eastAsia="zh-CN"/>
        </w:rPr>
        <w:t>for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 this part is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1</w:t>
      </w:r>
      <w:r w:rsidR="00C369D2">
        <w:rPr>
          <w:rFonts w:asciiTheme="majorHAnsi" w:eastAsia="DengXian" w:hAnsiTheme="majorHAnsi" w:cstheme="majorHAnsi"/>
          <w:kern w:val="2"/>
          <w:lang w:eastAsia="zh-CN"/>
        </w:rPr>
        <w:t>5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min.</w:t>
      </w:r>
    </w:p>
    <w:p w14:paraId="24001CCA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21BBEF32" w14:textId="623DC1DE" w:rsidR="007409EE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Open the package </w:t>
      </w:r>
      <w:r w:rsidR="008522F9" w:rsidRPr="001317BD">
        <w:rPr>
          <w:rFonts w:asciiTheme="majorHAnsi" w:eastAsia="DengXian" w:hAnsiTheme="majorHAnsi" w:cstheme="majorHAnsi"/>
          <w:kern w:val="2"/>
          <w:highlight w:val="yellow"/>
          <w:lang w:eastAsia="zh-CN"/>
        </w:rPr>
        <w:t>containing</w:t>
      </w:r>
      <w:r w:rsidR="008522F9"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11</w:t>
      </w:r>
      <w:r w:rsidR="00E665F3"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162C4F"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>cm</w:t>
      </w:r>
      <w:r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bookmarkStart w:id="12" w:name="_Hlk78469599"/>
      <w:r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>polyurethane (PU) catheter</w:t>
      </w:r>
      <w:bookmarkEnd w:id="12"/>
      <w:r w:rsidR="00D85463" w:rsidRPr="00603F5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D85463" w:rsidRPr="009A73FF">
        <w:rPr>
          <w:rFonts w:asciiTheme="majorHAnsi" w:eastAsia="DengXian" w:hAnsiTheme="majorHAnsi" w:cstheme="majorHAnsi"/>
          <w:kern w:val="2"/>
          <w:highlight w:val="yellow"/>
          <w:lang w:eastAsia="zh-CN"/>
        </w:rPr>
        <w:t>(</w:t>
      </w:r>
      <w:r w:rsidR="00162C4F" w:rsidRPr="00300EE9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I.D. 0.6 mm </w:t>
      </w:r>
      <w:r w:rsidR="00E665F3">
        <w:rPr>
          <w:rFonts w:asciiTheme="majorHAnsi" w:eastAsia="DengXian" w:hAnsiTheme="majorHAnsi" w:cstheme="majorHAnsi" w:hint="eastAsia"/>
          <w:kern w:val="2"/>
          <w:highlight w:val="yellow"/>
          <w:lang w:eastAsia="zh-CN"/>
        </w:rPr>
        <w:t>x</w:t>
      </w:r>
      <w:r w:rsidR="00162C4F" w:rsidRPr="00300EE9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O.D. 0.9 mm, </w:t>
      </w:r>
      <w:r w:rsidR="00D85463" w:rsidRPr="009A73FF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>Figure 1B</w:t>
      </w:r>
      <w:r w:rsidR="00D85463" w:rsidRPr="009A73FF">
        <w:rPr>
          <w:rFonts w:asciiTheme="majorHAnsi" w:eastAsia="DengXian" w:hAnsiTheme="majorHAnsi" w:cstheme="majorHAnsi"/>
          <w:kern w:val="2"/>
          <w:highlight w:val="yellow"/>
          <w:lang w:eastAsia="zh-CN"/>
        </w:rPr>
        <w:t>)</w:t>
      </w:r>
      <w:r w:rsidR="007409EE" w:rsidRPr="009A73F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7409E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nd a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tach the catheter to </w:t>
      </w:r>
      <w:r w:rsidR="007409E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he prepared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blunt tipped syringe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7409E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filled with the </w:t>
      </w:r>
      <w:r w:rsidR="00B441E0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heparinized saline</w:t>
      </w:r>
      <w:r w:rsidR="007409E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62BE1360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2C85748C" w14:textId="0A553155" w:rsidR="00127B6B" w:rsidRPr="00324775" w:rsidRDefault="007409EE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lowly push the heparinized saline into the catheter to avoid air bubbles.</w:t>
      </w:r>
    </w:p>
    <w:p w14:paraId="01524646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E93B0A2" w14:textId="47428B07" w:rsidR="00C1639A" w:rsidRPr="00324775" w:rsidRDefault="00793024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Nudge t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he</w:t>
      </w:r>
      <w:r w:rsidR="00C1639A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13116F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non-tip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flat side of the forceps under the </w:t>
      </w:r>
      <w:r w:rsidR="00892E8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jugular 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vein to exit on the other side.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Make a small</w:t>
      </w:r>
      <w:r w:rsidR="004A5279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proofErr w:type="spellStart"/>
      <w:r w:rsidR="00CD7E21" w:rsidRPr="00137B8F">
        <w:rPr>
          <w:rFonts w:asciiTheme="majorHAnsi" w:hAnsiTheme="majorHAnsi" w:cstheme="majorHAnsi"/>
          <w:kern w:val="2"/>
          <w:highlight w:val="yellow"/>
          <w:lang w:eastAsia="zh-CN"/>
        </w:rPr>
        <w:t>v</w:t>
      </w:r>
      <w:r w:rsidR="00C1639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-shaped</w:t>
      </w:r>
      <w:proofErr w:type="spellEnd"/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cut on the vein near the cranial tie with a</w:t>
      </w:r>
      <w:r w:rsidR="00892E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pair of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proofErr w:type="spellStart"/>
      <w:r w:rsidR="004E740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castroviejo</w:t>
      </w:r>
      <w:proofErr w:type="spellEnd"/>
      <w:r w:rsidR="004E740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micro scissors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nd </w:t>
      </w:r>
      <w:r w:rsidR="00BF4AE7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gently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open the incision with the tip of the elbow </w:t>
      </w:r>
      <w:r w:rsidR="00AF7230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vessel dilator forceps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7B31D9F8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0C39CA6" w14:textId="5EDC665B" w:rsidR="00C1639A" w:rsidRPr="00137B8F" w:rsidRDefault="00127B6B" w:rsidP="001C4E8B">
      <w:pPr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</w:t>
      </w:r>
      <w:r w:rsidR="00DE6362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OTE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: </w:t>
      </w:r>
      <w:r w:rsidR="00C1639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R</w:t>
      </w:r>
      <w:r w:rsidR="0013116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nse the incision with</w:t>
      </w:r>
      <w:r w:rsidR="009232A8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pre-warmed normal</w:t>
      </w:r>
      <w:r w:rsidR="0013116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saline</w:t>
      </w:r>
      <w:r w:rsidR="009232A8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(37</w:t>
      </w:r>
      <w:r w:rsidR="0012301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°C</w:t>
      </w:r>
      <w:r w:rsidR="009232A8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)</w:t>
      </w:r>
      <w:r w:rsidR="0013116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if</w:t>
      </w:r>
      <w:r w:rsidR="00C1639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 small amount of blood</w:t>
      </w:r>
      <w:r w:rsidR="00793024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gush</w:t>
      </w:r>
      <w:r w:rsidR="009232A8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es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lastRenderedPageBreak/>
        <w:t>out</w:t>
      </w:r>
      <w:r w:rsidR="00C1639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060C53E7" w14:textId="77777777" w:rsidR="00DE6362" w:rsidRPr="00137B8F" w:rsidRDefault="00DE6362" w:rsidP="001C4E8B">
      <w:pPr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</w:p>
    <w:p w14:paraId="438D71BF" w14:textId="58198472" w:rsidR="00BF4AE7" w:rsidRPr="00A555A9" w:rsidRDefault="00127B6B" w:rsidP="001C4E8B">
      <w:pPr>
        <w:pStyle w:val="ListParagraph"/>
        <w:numPr>
          <w:ilvl w:val="2"/>
          <w:numId w:val="15"/>
        </w:numPr>
        <w:ind w:left="0"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A555A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Cut out the oblique opening of the front end of the jugular vein </w:t>
      </w:r>
      <w:r w:rsidR="0030287C" w:rsidRPr="00A555A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catheter</w:t>
      </w:r>
      <w:r w:rsidR="00C62819" w:rsidRPr="001317B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 C</w:t>
      </w:r>
      <w:r w:rsidRPr="00A555A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lamp the oblique end of the tube with forceps and slide it into the jugular vein.</w:t>
      </w:r>
    </w:p>
    <w:p w14:paraId="49BEEFE9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026167B2" w14:textId="4CD31C6C" w:rsidR="00127B6B" w:rsidRPr="00137B8F" w:rsidRDefault="00127B6B" w:rsidP="001C4E8B">
      <w:pPr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</w:t>
      </w:r>
      <w:r w:rsidR="00DE6362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OTE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: This step may need another person to facilitate </w:t>
      </w:r>
      <w:r w:rsidR="00566A8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catheter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liding.</w:t>
      </w:r>
    </w:p>
    <w:p w14:paraId="59F62F27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2BA67468" w14:textId="547BD5CA" w:rsidR="00C1639A" w:rsidRPr="00324775" w:rsidRDefault="00E70EC5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While advancing the catheter, slowly withdraw 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elbow microsurgical forceps</w:t>
      </w:r>
      <w:r w:rsidR="00566A8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nd c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lamp the outer surface of the vessel</w:t>
      </w:r>
      <w:r w:rsidR="00566A8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C1639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with forceps.</w:t>
      </w:r>
    </w:p>
    <w:p w14:paraId="2DC5926E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E88C01F" w14:textId="6D0B0917" w:rsidR="00C1639A" w:rsidRPr="00137B8F" w:rsidRDefault="00C1639A" w:rsidP="001C4E8B">
      <w:pPr>
        <w:rPr>
          <w:rFonts w:asciiTheme="majorHAnsi" w:hAnsiTheme="majorHAnsi" w:cstheme="majorHAnsi"/>
          <w:kern w:val="2"/>
          <w:highlight w:val="yellow"/>
          <w:lang w:eastAsia="zh-CN"/>
        </w:rPr>
      </w:pPr>
      <w:bookmarkStart w:id="13" w:name="_Hlk78430866"/>
      <w:r w:rsidRPr="00137B8F">
        <w:rPr>
          <w:rFonts w:asciiTheme="majorHAnsi" w:hAnsiTheme="majorHAnsi" w:cstheme="majorHAnsi" w:hint="eastAsia"/>
          <w:kern w:val="2"/>
          <w:highlight w:val="yellow"/>
          <w:lang w:eastAsia="zh-CN"/>
        </w:rPr>
        <w:t>N</w:t>
      </w:r>
      <w:r w:rsidR="00DE6362" w:rsidRPr="00137B8F">
        <w:rPr>
          <w:rFonts w:asciiTheme="majorHAnsi" w:hAnsiTheme="majorHAnsi" w:cstheme="majorHAnsi"/>
          <w:kern w:val="2"/>
          <w:highlight w:val="yellow"/>
          <w:lang w:eastAsia="zh-CN"/>
        </w:rPr>
        <w:t>OTE</w:t>
      </w:r>
      <w:r w:rsidRPr="00137B8F">
        <w:rPr>
          <w:rFonts w:asciiTheme="majorHAnsi" w:hAnsiTheme="majorHAnsi" w:cstheme="majorHAnsi"/>
          <w:kern w:val="2"/>
          <w:highlight w:val="yellow"/>
          <w:lang w:eastAsia="zh-CN"/>
        </w:rPr>
        <w:t xml:space="preserve">: If the right blood vessel is selected and the tip of the catheter is successfully slid into the blood vessel, the entire catheter insertion process should </w:t>
      </w:r>
      <w:r w:rsidR="0054201F">
        <w:rPr>
          <w:rFonts w:asciiTheme="majorHAnsi" w:hAnsiTheme="majorHAnsi" w:cstheme="majorHAnsi"/>
          <w:kern w:val="2"/>
          <w:highlight w:val="yellow"/>
          <w:lang w:eastAsia="zh-CN"/>
        </w:rPr>
        <w:t>not</w:t>
      </w:r>
      <w:r w:rsidRPr="00137B8F">
        <w:rPr>
          <w:rFonts w:asciiTheme="majorHAnsi" w:hAnsiTheme="majorHAnsi" w:cstheme="majorHAnsi"/>
          <w:kern w:val="2"/>
          <w:highlight w:val="yellow"/>
          <w:lang w:eastAsia="zh-CN"/>
        </w:rPr>
        <w:t xml:space="preserve"> feel any flow resistance.</w:t>
      </w:r>
      <w:bookmarkEnd w:id="13"/>
    </w:p>
    <w:p w14:paraId="766FA137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F52CC32" w14:textId="65FAEDEC" w:rsidR="00C1639A" w:rsidRPr="00324775" w:rsidRDefault="00507834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Stop inserting the catheter </w:t>
      </w:r>
      <w:r w:rsidR="005840CE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upon</w:t>
      </w:r>
      <w:r w:rsidR="005840CE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hitting the first blue mark </w:t>
      </w:r>
      <w:r w:rsidR="004F0C13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of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he PU tube</w:t>
      </w:r>
      <w:r w:rsidR="00710D5E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(</w:t>
      </w:r>
      <w:r w:rsidR="00710D5E" w:rsidRPr="00137B8F">
        <w:rPr>
          <w:rFonts w:asciiTheme="majorHAnsi" w:eastAsia="Times New Roman" w:hAnsiTheme="majorHAnsi" w:cstheme="majorHAnsi"/>
          <w:b/>
          <w:bCs/>
          <w:kern w:val="2"/>
          <w:highlight w:val="yellow"/>
          <w:lang w:eastAsia="zh-CN"/>
        </w:rPr>
        <w:t>Figure 1B</w:t>
      </w:r>
      <w:r w:rsidR="00710D5E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)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, which is approximately </w:t>
      </w:r>
      <w:r w:rsidR="00CD7E21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3.0</w:t>
      </w:r>
      <w:r w:rsidR="00EC67F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cm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in length</w:t>
      </w:r>
      <w:r w:rsidR="008B45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2036E3C0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6C7B23E" w14:textId="74CC06A0" w:rsidR="00A863BB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ecure the</w:t>
      </w:r>
      <w:r w:rsidR="00475AE0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inserted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catheter</w:t>
      </w:r>
      <w:r w:rsidR="00475AE0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o the vein </w:t>
      </w:r>
      <w:r w:rsidR="00596151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with both caudal and rostral ligatures using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forceps</w:t>
      </w:r>
      <w:r w:rsidR="008B45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52272C13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95236BA" w14:textId="4447756B" w:rsidR="00596151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read a </w:t>
      </w:r>
      <w:r w:rsidR="0059615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6-0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uture through </w:t>
      </w:r>
      <w:r w:rsidR="00D523D8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exposed tissue on the right side of the incision using a suture needle</w:t>
      </w:r>
      <w:r w:rsidR="0059615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45112F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(</w:t>
      </w:r>
      <w:r w:rsidR="002936D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1</w:t>
      </w:r>
      <w:r w:rsidR="002936DE" w:rsidRPr="00137B8F">
        <w:rPr>
          <w:rFonts w:asciiTheme="majorHAnsi" w:eastAsia="DengXian" w:hAnsiTheme="majorHAnsi" w:cstheme="majorHAnsi" w:hint="eastAsia"/>
          <w:kern w:val="2"/>
          <w:highlight w:val="yellow"/>
          <w:lang w:eastAsia="zh-CN"/>
        </w:rPr>
        <w:t>/</w:t>
      </w:r>
      <w:r w:rsidR="002936D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2 curved cutting, </w:t>
      </w:r>
      <w:r w:rsidR="0045112F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12 mm)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and tie the ligature with a hemostat.</w:t>
      </w:r>
    </w:p>
    <w:p w14:paraId="48DCB945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1D44DDC" w14:textId="4F6568AB" w:rsidR="00127B6B" w:rsidRPr="00324775" w:rsidRDefault="00596151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Bend t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he catheter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t the second blue mark</w:t>
      </w:r>
      <w:r w:rsidR="00077A0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(</w:t>
      </w:r>
      <w:r w:rsidR="00077A01" w:rsidRPr="00137B8F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>Figure 1B</w:t>
      </w:r>
      <w:r w:rsidR="00077A0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)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o bind with the same ligature</w:t>
      </w:r>
      <w:r w:rsidR="00C30B3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(in step 3.3.8)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883039">
        <w:rPr>
          <w:rFonts w:asciiTheme="majorHAnsi" w:eastAsia="DengXian" w:hAnsiTheme="majorHAnsi" w:cstheme="majorHAnsi"/>
          <w:kern w:val="2"/>
          <w:highlight w:val="yellow"/>
          <w:lang w:eastAsia="zh-CN"/>
        </w:rPr>
        <w:t>and to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avoid occluding the PU-tubing</w:t>
      </w:r>
      <w:r w:rsidR="00DE636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6EBCEE9B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7E81C3F" w14:textId="2BEFB1C7" w:rsidR="00784962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nip all the extra suture thread and close the catheter 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by replacing the blunt tipped syringe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with a </w:t>
      </w:r>
      <w:r w:rsidR="00B3438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22</w:t>
      </w:r>
      <w:r w:rsidR="0071527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B3438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G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tainless-steel plug</w:t>
      </w:r>
      <w:r w:rsidR="008B458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03C37FD1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D51E80B" w14:textId="4EF44D52" w:rsidR="00127B6B" w:rsidRDefault="00127B6B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Catheter </w:t>
      </w:r>
      <w:r w:rsidR="00715273">
        <w:rPr>
          <w:rFonts w:asciiTheme="majorHAnsi" w:eastAsia="DengXian" w:hAnsiTheme="majorHAnsi" w:cstheme="majorHAnsi"/>
          <w:kern w:val="2"/>
          <w:highlight w:val="yellow"/>
          <w:lang w:eastAsia="zh-CN"/>
        </w:rPr>
        <w:t>e</w:t>
      </w:r>
      <w:r w:rsidRP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>xteriorization</w:t>
      </w:r>
    </w:p>
    <w:p w14:paraId="7EDC5C68" w14:textId="74FBE094" w:rsidR="00C369D2" w:rsidRDefault="00C369D2" w:rsidP="00C938B2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DE38858" w14:textId="006D54D9" w:rsidR="00C369D2" w:rsidRPr="00C369D2" w:rsidRDefault="00C369D2" w:rsidP="00277B08">
      <w:pPr>
        <w:pStyle w:val="ListParagraph"/>
        <w:ind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E42269">
        <w:rPr>
          <w:rFonts w:asciiTheme="majorHAnsi" w:eastAsia="DengXian" w:hAnsiTheme="majorHAnsi" w:cstheme="majorHAnsi" w:hint="eastAsia"/>
          <w:kern w:val="2"/>
          <w:lang w:eastAsia="zh-CN"/>
        </w:rPr>
        <w:t>N</w:t>
      </w:r>
      <w:r w:rsidRPr="00E42269">
        <w:rPr>
          <w:rFonts w:asciiTheme="majorHAnsi" w:eastAsia="DengXian" w:hAnsiTheme="majorHAnsi" w:cstheme="majorHAnsi"/>
          <w:kern w:val="2"/>
          <w:lang w:eastAsia="zh-CN"/>
        </w:rPr>
        <w:t xml:space="preserve">OTE: 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The estimated operation time </w:t>
      </w:r>
      <w:r w:rsidR="0053704D">
        <w:rPr>
          <w:rFonts w:asciiTheme="majorHAnsi" w:eastAsia="DengXian" w:hAnsiTheme="majorHAnsi" w:cstheme="majorHAnsi"/>
          <w:kern w:val="2"/>
          <w:lang w:eastAsia="zh-CN"/>
        </w:rPr>
        <w:t>for</w:t>
      </w:r>
      <w:r w:rsidRPr="00F35B1A">
        <w:rPr>
          <w:rFonts w:asciiTheme="majorHAnsi" w:eastAsia="DengXian" w:hAnsiTheme="majorHAnsi" w:cstheme="majorHAnsi"/>
          <w:kern w:val="2"/>
          <w:lang w:eastAsia="zh-CN"/>
        </w:rPr>
        <w:t xml:space="preserve"> this part is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10 min.</w:t>
      </w:r>
    </w:p>
    <w:p w14:paraId="31061688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2A3FD0FA" w14:textId="519B37F9" w:rsidR="00127B6B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Place the rat in the </w:t>
      </w:r>
      <w:r w:rsidR="001F483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dorsal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position and gently clean the area between the scapulae with the </w:t>
      </w:r>
      <w:r w:rsidR="008B458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cotton ball soaked in </w:t>
      </w:r>
      <w:r w:rsidR="00B34381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75% medical </w:t>
      </w:r>
      <w:r w:rsidR="008B458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lcohol</w:t>
      </w:r>
      <w:r w:rsidR="00BF4AE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4ABF19C2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6D40DEA2" w14:textId="7D5CAB72" w:rsidR="00127B6B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Make a very small incision at the center of the dorsal neck with </w:t>
      </w:r>
      <w:r w:rsidR="008B458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urgical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scissors.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hrough </w:t>
      </w:r>
      <w:r w:rsidR="008B45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he</w:t>
      </w:r>
      <w:r w:rsidR="00B95B2A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dorsal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incision, </w:t>
      </w:r>
      <w:r w:rsidR="00BF4AE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guid</w:t>
      </w:r>
      <w:r w:rsidR="00B95B2A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e and gently push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proofErr w:type="spellStart"/>
      <w:r w:rsidR="00B95B2A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rochar</w:t>
      </w:r>
      <w:proofErr w:type="spellEnd"/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B95B2A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underneath the skin </w:t>
      </w:r>
      <w:r w:rsidR="00E042B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oward</w:t>
      </w:r>
      <w:r w:rsidR="00B95B2A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he ventral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incision on the right side of the neck.</w:t>
      </w:r>
    </w:p>
    <w:p w14:paraId="1DCA3E63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5D58A146" w14:textId="58B8B41D" w:rsidR="00DB76F1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ut the venous catheter into the </w:t>
      </w:r>
      <w:proofErr w:type="spellStart"/>
      <w:r w:rsidR="0017333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rochar</w:t>
      </w:r>
      <w:proofErr w:type="spellEnd"/>
      <w:r w:rsidR="00E042B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nd then</w:t>
      </w:r>
      <w:r w:rsidR="008B45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E042B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p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ull out</w:t>
      </w:r>
      <w:r w:rsidR="008B458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and </w:t>
      </w:r>
      <w:r w:rsidR="0017333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guide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he venous catheter </w:t>
      </w:r>
      <w:r w:rsidR="00E042B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oward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</w:t>
      </w:r>
      <w:r w:rsidR="0017333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dorsal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ncision.</w:t>
      </w:r>
    </w:p>
    <w:p w14:paraId="41D12A3B" w14:textId="77777777" w:rsidR="00DB76F1" w:rsidRDefault="00DB76F1" w:rsidP="001C4E8B">
      <w:pPr>
        <w:pStyle w:val="ListParagraph"/>
        <w:ind w:firstLineChars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0F1D801" w14:textId="36D878F4" w:rsidR="00DB76F1" w:rsidRPr="00324775" w:rsidRDefault="00127B6B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Secure the exteriorized catheter </w:t>
      </w:r>
      <w:r w:rsidR="00BF4AE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into the muscle layer in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he same way with </w:t>
      </w:r>
      <w:r w:rsidR="00B132F9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uture</w:t>
      </w:r>
      <w:r w:rsidR="00BF4AE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(see the procedure</w:t>
      </w:r>
      <w:r w:rsidR="00715273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in steps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3.</w:t>
      </w:r>
      <w:r w:rsidR="006F3F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3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  <w:r w:rsidR="006F3F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8 and 3.3.9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).</w:t>
      </w:r>
    </w:p>
    <w:p w14:paraId="033C0019" w14:textId="77777777" w:rsidR="00DB76F1" w:rsidRDefault="00DB76F1" w:rsidP="001C4E8B">
      <w:pPr>
        <w:pStyle w:val="ListParagraph"/>
        <w:ind w:firstLineChars="0" w:firstLine="0"/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</w:p>
    <w:p w14:paraId="10F91FE1" w14:textId="64C959AC" w:rsidR="00DE6362" w:rsidRPr="00324775" w:rsidRDefault="00BF4AE7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Close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the skin layer of ventral and dorsal </w:t>
      </w:r>
      <w:r w:rsidR="0071527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ncisio</w:t>
      </w:r>
      <w:r w:rsidR="00715273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s</w:t>
      </w:r>
      <w:r w:rsidR="00715273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with </w:t>
      </w:r>
      <w:r w:rsidR="00B132F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suture needle </w:t>
      </w:r>
      <w:r w:rsidR="00874EA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(</w:t>
      </w:r>
      <w:r w:rsidR="002936DE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3/8 curved cutting, 17 mm</w:t>
      </w:r>
      <w:r w:rsidR="00874EAF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)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. Swab </w:t>
      </w:r>
      <w:r w:rsidR="008E0B68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ll surgical incisions</w:t>
      </w:r>
      <w:r w:rsidR="00127B6B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with iodophor.</w:t>
      </w:r>
    </w:p>
    <w:p w14:paraId="4048A8B5" w14:textId="77777777" w:rsidR="00DE6362" w:rsidRPr="00137B8F" w:rsidRDefault="00DE6362" w:rsidP="001C4E8B">
      <w:pPr>
        <w:pStyle w:val="ListParagraph"/>
        <w:ind w:firstLineChars="0" w:firstLine="0"/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</w:p>
    <w:p w14:paraId="4D4B8B97" w14:textId="1AF73C50" w:rsidR="00127B6B" w:rsidRPr="00137B8F" w:rsidRDefault="00DE6362" w:rsidP="001C4E8B">
      <w:pPr>
        <w:rPr>
          <w:rFonts w:asciiTheme="majorHAnsi" w:eastAsia="Times New Rom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OTE</w:t>
      </w:r>
      <w:r w:rsidR="008C6D9D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: 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</w:t>
      </w:r>
      <w:r w:rsidR="00490C36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he wound-clips is </w:t>
      </w:r>
      <w:r w:rsidR="00C32A6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an </w:t>
      </w:r>
      <w:r w:rsidR="00490C36"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lternative method to close the skin incision</w:t>
      </w:r>
      <w:r w:rsidRPr="00137B8F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75D8108F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C2DF5C1" w14:textId="7D004378" w:rsidR="00E068C5" w:rsidRPr="00137B8F" w:rsidRDefault="008E0B68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R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emove the catheter plug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by</w:t>
      </w:r>
      <w:r w:rsidR="005250D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clasping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he catheter with fingertips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  <w:r w:rsidR="00E068C5" w:rsidRPr="00137B8F">
        <w:rPr>
          <w:highlight w:val="yellow"/>
        </w:rPr>
        <w:t xml:space="preserve"> 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Place a new blunt tipped syringe and slowly draw back the syringe </w:t>
      </w:r>
      <w:r w:rsidR="005250DD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o test the blood flow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</w:p>
    <w:p w14:paraId="0E2946D0" w14:textId="77777777" w:rsidR="00DE6362" w:rsidRPr="00137B8F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0A665137" w14:textId="0AFB5455" w:rsidR="006F3F17" w:rsidRPr="00137B8F" w:rsidRDefault="006F3F17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137B8F">
        <w:rPr>
          <w:rFonts w:asciiTheme="majorHAnsi" w:eastAsia="DengXian" w:hAnsiTheme="majorHAnsi" w:cstheme="majorHAnsi" w:hint="eastAsia"/>
          <w:kern w:val="2"/>
          <w:highlight w:val="yellow"/>
          <w:lang w:eastAsia="zh-CN"/>
        </w:rPr>
        <w:t>N</w:t>
      </w:r>
      <w:r w:rsidR="001C4E8B">
        <w:rPr>
          <w:rFonts w:asciiTheme="majorHAnsi" w:eastAsia="DengXian" w:hAnsiTheme="majorHAnsi" w:cstheme="majorHAnsi"/>
          <w:kern w:val="2"/>
          <w:highlight w:val="yellow"/>
          <w:lang w:eastAsia="zh-CN"/>
        </w:rPr>
        <w:t>OTE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:</w:t>
      </w:r>
      <w:r w:rsidRPr="00137B8F">
        <w:rPr>
          <w:highlight w:val="yellow"/>
        </w:rPr>
        <w:t xml:space="preserve"> </w:t>
      </w:r>
      <w:r w:rsidR="00B132F9">
        <w:rPr>
          <w:highlight w:val="yellow"/>
        </w:rPr>
        <w:t>Since t</w:t>
      </w:r>
      <w:r w:rsidR="00B132F9" w:rsidRPr="00137B8F">
        <w:rPr>
          <w:highlight w:val="yellow"/>
        </w:rPr>
        <w:t xml:space="preserve">he </w:t>
      </w:r>
      <w:r w:rsidR="00490C36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rat </w:t>
      </w:r>
      <w:r w:rsidR="00D50AC8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is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in </w:t>
      </w:r>
      <w:r w:rsidR="00490C36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he </w:t>
      </w:r>
      <w:r w:rsidR="00D20F7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supine position</w:t>
      </w:r>
      <w:r w:rsidR="00AF7371">
        <w:rPr>
          <w:rFonts w:asciiTheme="majorHAnsi" w:eastAsia="DengXian" w:hAnsiTheme="majorHAnsi" w:cstheme="majorHAnsi"/>
          <w:kern w:val="2"/>
          <w:highlight w:val="yellow"/>
          <w:lang w:eastAsia="zh-CN"/>
        </w:rPr>
        <w:t>,</w:t>
      </w:r>
      <w:r w:rsidR="00D20F7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B132F9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one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may not be able to obtain blood samples</w:t>
      </w:r>
      <w:r w:rsidR="00D50AC8">
        <w:rPr>
          <w:rFonts w:asciiTheme="majorHAnsi" w:eastAsia="DengXian" w:hAnsiTheme="majorHAnsi" w:cstheme="majorHAnsi"/>
          <w:kern w:val="2"/>
          <w:highlight w:val="yellow"/>
          <w:lang w:eastAsia="zh-CN"/>
        </w:rPr>
        <w:t>.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B132F9">
        <w:rPr>
          <w:rFonts w:asciiTheme="majorHAnsi" w:eastAsia="DengXian" w:hAnsiTheme="majorHAnsi" w:cstheme="majorHAnsi"/>
          <w:kern w:val="2"/>
          <w:highlight w:val="yellow"/>
          <w:lang w:eastAsia="zh-CN"/>
        </w:rPr>
        <w:t>B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lood samples</w:t>
      </w:r>
      <w:r w:rsidR="0053582E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D20F7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could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be </w:t>
      </w:r>
      <w:r w:rsidR="00D20F7C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obtained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by changing </w:t>
      </w:r>
      <w:r w:rsidR="00B132F9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o 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 side body position.</w:t>
      </w:r>
    </w:p>
    <w:p w14:paraId="4C9BDC69" w14:textId="77777777" w:rsidR="00DE6362" w:rsidRPr="00137B8F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A9B1347" w14:textId="0B92777A" w:rsidR="00E068C5" w:rsidRPr="00137B8F" w:rsidRDefault="00A9142F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>
        <w:rPr>
          <w:rFonts w:asciiTheme="majorHAnsi" w:eastAsia="DengXian" w:hAnsiTheme="majorHAnsi" w:cstheme="majorHAnsi"/>
          <w:kern w:val="2"/>
          <w:highlight w:val="yellow"/>
          <w:lang w:eastAsia="zh-CN"/>
        </w:rPr>
        <w:t>Hold</w:t>
      </w:r>
      <w:r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he catheter again</w:t>
      </w:r>
      <w:r w:rsidR="006F3F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with finger</w:t>
      </w:r>
      <w:r w:rsidR="004E6C99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tips and </w:t>
      </w:r>
      <w:r w:rsidR="001041A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inject 0.1 mL of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lock solution</w:t>
      </w:r>
      <w:r w:rsidR="006F3F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1041A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into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he catheter </w:t>
      </w:r>
      <w:r w:rsidR="001041A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using the blunt tipped syringe.</w:t>
      </w:r>
    </w:p>
    <w:p w14:paraId="2BCA7234" w14:textId="77777777" w:rsidR="00DE6362" w:rsidRPr="00137B8F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32EB4AFC" w14:textId="3B99010D" w:rsidR="0091422D" w:rsidRPr="00137B8F" w:rsidRDefault="00A9142F" w:rsidP="001C4E8B">
      <w:pPr>
        <w:numPr>
          <w:ilvl w:val="2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>
        <w:rPr>
          <w:rFonts w:asciiTheme="majorHAnsi" w:eastAsia="DengXian" w:hAnsiTheme="majorHAnsi" w:cstheme="majorHAnsi"/>
          <w:kern w:val="2"/>
          <w:highlight w:val="yellow"/>
          <w:lang w:eastAsia="zh-CN"/>
        </w:rPr>
        <w:t>Hold</w:t>
      </w:r>
      <w:r w:rsidR="004E6C99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the catheter</w:t>
      </w:r>
      <w:r w:rsidR="006F3F17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with fingertips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and replace the syringe with </w:t>
      </w:r>
      <w:r w:rsidR="00127B6B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a stainless-stee</w:t>
      </w:r>
      <w:r w:rsidR="001041A2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>l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plug. Unclamp the catheter and push the plug slightly</w:t>
      </w:r>
      <w:r w:rsidR="00715273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in</w:t>
      </w:r>
      <w:r w:rsidR="00E068C5" w:rsidRPr="00137B8F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to ensure the tightness of the catheter.</w:t>
      </w:r>
    </w:p>
    <w:p w14:paraId="67299899" w14:textId="77777777" w:rsidR="00DE6362" w:rsidRPr="00137B8F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6637115F" w14:textId="12324322" w:rsidR="00127B6B" w:rsidRPr="00324775" w:rsidRDefault="00AC0963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897C74">
        <w:rPr>
          <w:rFonts w:asciiTheme="majorHAnsi" w:eastAsia="DengXian" w:hAnsiTheme="majorHAnsi" w:cstheme="majorHAnsi"/>
          <w:b/>
          <w:bCs/>
          <w:kern w:val="2"/>
          <w:lang w:eastAsia="zh-CN"/>
        </w:rPr>
        <w:t xml:space="preserve">Immediate </w:t>
      </w:r>
      <w:r w:rsidR="001C4E8B">
        <w:rPr>
          <w:rFonts w:asciiTheme="majorHAnsi" w:eastAsia="DengXian" w:hAnsiTheme="majorHAnsi" w:cstheme="majorHAnsi"/>
          <w:b/>
          <w:bCs/>
          <w:kern w:val="2"/>
          <w:lang w:eastAsia="zh-CN"/>
        </w:rPr>
        <w:t>p</w:t>
      </w:r>
      <w:r w:rsidR="00127B6B" w:rsidRPr="00897C74">
        <w:rPr>
          <w:rFonts w:asciiTheme="majorHAnsi" w:eastAsia="DengXian" w:hAnsiTheme="majorHAnsi" w:cstheme="majorHAnsi"/>
          <w:b/>
          <w:bCs/>
          <w:kern w:val="2"/>
          <w:lang w:eastAsia="zh-CN"/>
        </w:rPr>
        <w:t>ost-surgical care</w:t>
      </w:r>
    </w:p>
    <w:p w14:paraId="06121001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0E62FC88" w14:textId="3A6F9568" w:rsidR="00300EE9" w:rsidRPr="00324775" w:rsidRDefault="00127B6B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897C74">
        <w:rPr>
          <w:rFonts w:asciiTheme="majorHAnsi" w:eastAsia="DengXian" w:hAnsiTheme="majorHAnsi" w:cstheme="majorHAnsi"/>
          <w:kern w:val="2"/>
          <w:lang w:eastAsia="zh-CN"/>
        </w:rPr>
        <w:t>Subcutaneously inject (</w:t>
      </w:r>
      <w:proofErr w:type="spellStart"/>
      <w:r w:rsidR="00DC2F31" w:rsidRPr="00897C74">
        <w:rPr>
          <w:rFonts w:asciiTheme="majorHAnsi" w:eastAsia="DengXian" w:hAnsiTheme="majorHAnsi" w:cstheme="majorHAnsi"/>
          <w:i/>
          <w:iCs/>
          <w:kern w:val="2"/>
          <w:lang w:eastAsia="zh-CN"/>
        </w:rPr>
        <w:t>s.q</w:t>
      </w:r>
      <w:proofErr w:type="spellEnd"/>
      <w:r w:rsidR="00DC2F31" w:rsidRPr="00897C74">
        <w:rPr>
          <w:rFonts w:asciiTheme="majorHAnsi" w:eastAsia="DengXian" w:hAnsiTheme="majorHAnsi" w:cstheme="majorHAnsi"/>
          <w:i/>
          <w:iCs/>
          <w:kern w:val="2"/>
          <w:lang w:eastAsia="zh-CN"/>
        </w:rPr>
        <w:t>.</w:t>
      </w:r>
      <w:r w:rsidRPr="00897C74">
        <w:rPr>
          <w:rFonts w:asciiTheme="majorHAnsi" w:eastAsia="DengXian" w:hAnsiTheme="majorHAnsi" w:cstheme="majorHAnsi"/>
          <w:kern w:val="2"/>
          <w:lang w:eastAsia="zh-CN"/>
        </w:rPr>
        <w:t>) meloxicam</w:t>
      </w:r>
      <w:r w:rsidR="001041A2" w:rsidRPr="00897C74">
        <w:rPr>
          <w:rFonts w:asciiTheme="majorHAnsi" w:eastAsia="DengXian" w:hAnsiTheme="majorHAnsi" w:cstheme="majorHAnsi"/>
          <w:kern w:val="2"/>
          <w:lang w:eastAsia="zh-CN"/>
        </w:rPr>
        <w:t xml:space="preserve"> solution at</w:t>
      </w:r>
      <w:r w:rsidR="00B132F9">
        <w:rPr>
          <w:rFonts w:asciiTheme="majorHAnsi" w:eastAsia="DengXian" w:hAnsiTheme="majorHAnsi" w:cstheme="majorHAnsi"/>
          <w:kern w:val="2"/>
          <w:lang w:eastAsia="zh-CN"/>
        </w:rPr>
        <w:t xml:space="preserve"> a</w:t>
      </w:r>
      <w:r w:rsidR="001041A2" w:rsidRPr="00897C74">
        <w:rPr>
          <w:rFonts w:asciiTheme="majorHAnsi" w:eastAsia="DengXian" w:hAnsiTheme="majorHAnsi" w:cstheme="majorHAnsi"/>
          <w:kern w:val="2"/>
          <w:lang w:eastAsia="zh-CN"/>
        </w:rPr>
        <w:t xml:space="preserve"> dose of</w:t>
      </w:r>
      <w:r w:rsidRPr="00897C74">
        <w:rPr>
          <w:rFonts w:asciiTheme="majorHAnsi" w:eastAsia="DengXian" w:hAnsiTheme="majorHAnsi" w:cstheme="majorHAnsi"/>
          <w:kern w:val="2"/>
          <w:lang w:eastAsia="zh-CN"/>
        </w:rPr>
        <w:t xml:space="preserve"> 2 mg/kg immediately after </w:t>
      </w:r>
      <w:r w:rsidR="00715273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Pr="00897C74">
        <w:rPr>
          <w:rFonts w:asciiTheme="majorHAnsi" w:eastAsia="DengXian" w:hAnsiTheme="majorHAnsi" w:cstheme="majorHAnsi"/>
          <w:kern w:val="2"/>
          <w:lang w:eastAsia="zh-CN"/>
        </w:rPr>
        <w:t>procedure</w:t>
      </w:r>
      <w:r w:rsidR="00715273">
        <w:rPr>
          <w:rFonts w:asciiTheme="majorHAnsi" w:eastAsia="DengXian" w:hAnsiTheme="majorHAnsi" w:cstheme="majorHAnsi"/>
          <w:kern w:val="2"/>
          <w:lang w:eastAsia="zh-CN"/>
        </w:rPr>
        <w:t xml:space="preserve"> in step</w:t>
      </w:r>
      <w:r w:rsidRPr="00897C74">
        <w:rPr>
          <w:rFonts w:asciiTheme="majorHAnsi" w:eastAsia="DengXian" w:hAnsiTheme="majorHAnsi" w:cstheme="majorHAnsi"/>
          <w:kern w:val="2"/>
          <w:lang w:eastAsia="zh-CN"/>
        </w:rPr>
        <w:t xml:space="preserve"> 3.</w:t>
      </w:r>
      <w:r w:rsidR="006F3F17" w:rsidRPr="00897C74">
        <w:rPr>
          <w:rFonts w:asciiTheme="majorHAnsi" w:eastAsia="DengXian" w:hAnsiTheme="majorHAnsi" w:cstheme="majorHAnsi"/>
          <w:kern w:val="2"/>
          <w:lang w:eastAsia="zh-CN"/>
        </w:rPr>
        <w:t>4.</w:t>
      </w:r>
      <w:r w:rsidR="00BC1FA4" w:rsidRPr="00897C74">
        <w:rPr>
          <w:rFonts w:asciiTheme="majorHAnsi" w:eastAsia="DengXian" w:hAnsiTheme="majorHAnsi" w:cstheme="majorHAnsi"/>
          <w:kern w:val="2"/>
          <w:lang w:eastAsia="zh-CN"/>
        </w:rPr>
        <w:t>6</w:t>
      </w:r>
      <w:r w:rsidR="006F3F17" w:rsidRPr="00897C74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BC1FA4" w:rsidRPr="00897C74">
        <w:rPr>
          <w:rFonts w:asciiTheme="majorHAnsi" w:eastAsia="DengXian" w:hAnsiTheme="majorHAnsi" w:cstheme="majorHAnsi"/>
          <w:kern w:val="2"/>
          <w:lang w:eastAsia="zh-CN"/>
        </w:rPr>
        <w:t>a</w:t>
      </w:r>
      <w:r w:rsidR="006F3F17" w:rsidRPr="00897C74">
        <w:rPr>
          <w:rFonts w:asciiTheme="majorHAnsi" w:eastAsia="DengXian" w:hAnsiTheme="majorHAnsi" w:cstheme="majorHAnsi"/>
          <w:kern w:val="2"/>
          <w:lang w:eastAsia="zh-CN"/>
        </w:rPr>
        <w:t xml:space="preserve">nd </w:t>
      </w:r>
      <w:r w:rsidR="006F3F17" w:rsidRPr="00897C74">
        <w:rPr>
          <w:rFonts w:asciiTheme="majorHAnsi" w:eastAsia="Times New Roman" w:hAnsiTheme="majorHAnsi" w:cstheme="majorHAnsi"/>
          <w:kern w:val="2"/>
          <w:lang w:eastAsia="zh-CN"/>
        </w:rPr>
        <w:t>terminate the anesthesia</w:t>
      </w:r>
      <w:r w:rsidR="00BF4AE7" w:rsidRPr="00897C74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5DA1F55C" w14:textId="77777777" w:rsidR="00300EE9" w:rsidRPr="00324775" w:rsidRDefault="00300EE9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481CDC65" w14:textId="6791197E" w:rsidR="00F45F8E" w:rsidRPr="00324775" w:rsidRDefault="00F45F8E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 w:rsidRPr="00300EE9">
        <w:rPr>
          <w:rFonts w:asciiTheme="majorHAnsi" w:eastAsia="DengXian" w:hAnsiTheme="majorHAnsi" w:cstheme="majorHAnsi" w:hint="eastAsia"/>
          <w:kern w:val="2"/>
          <w:lang w:eastAsia="zh-CN"/>
        </w:rPr>
        <w:t>N</w:t>
      </w:r>
      <w:r w:rsidRPr="00300EE9">
        <w:rPr>
          <w:rFonts w:asciiTheme="majorHAnsi" w:eastAsia="DengXian" w:hAnsiTheme="majorHAnsi" w:cstheme="majorHAnsi"/>
          <w:kern w:val="2"/>
          <w:lang w:eastAsia="zh-CN"/>
        </w:rPr>
        <w:t xml:space="preserve">OTE: </w:t>
      </w:r>
      <w:r w:rsidR="00300EE9">
        <w:rPr>
          <w:rFonts w:asciiTheme="majorHAnsi" w:eastAsia="DengXian" w:hAnsiTheme="majorHAnsi" w:cstheme="majorHAnsi"/>
          <w:kern w:val="2"/>
          <w:lang w:eastAsia="zh-CN"/>
        </w:rPr>
        <w:t>S</w:t>
      </w:r>
      <w:r w:rsidR="00CE2A22" w:rsidRPr="00300EE9">
        <w:rPr>
          <w:rFonts w:asciiTheme="majorHAnsi" w:eastAsia="DengXian" w:hAnsiTheme="majorHAnsi" w:cstheme="majorHAnsi"/>
          <w:kern w:val="2"/>
          <w:lang w:eastAsia="zh-CN"/>
        </w:rPr>
        <w:t xml:space="preserve">elect analgesics </w:t>
      </w:r>
      <w:r w:rsidR="00325697">
        <w:rPr>
          <w:rFonts w:asciiTheme="majorHAnsi" w:eastAsia="DengXian" w:hAnsiTheme="majorHAnsi" w:cstheme="majorHAnsi"/>
          <w:kern w:val="2"/>
          <w:lang w:eastAsia="zh-CN"/>
        </w:rPr>
        <w:t>which</w:t>
      </w:r>
      <w:r w:rsidR="00325697" w:rsidRPr="00300EE9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CE2A22" w:rsidRPr="00300EE9">
        <w:rPr>
          <w:rFonts w:asciiTheme="majorHAnsi" w:eastAsia="DengXian" w:hAnsiTheme="majorHAnsi" w:cstheme="majorHAnsi"/>
          <w:kern w:val="2"/>
          <w:lang w:eastAsia="zh-CN"/>
        </w:rPr>
        <w:t>avoid potential drug-</w:t>
      </w:r>
      <w:r w:rsidR="005F6DF2" w:rsidRPr="00300EE9">
        <w:rPr>
          <w:rFonts w:asciiTheme="majorHAnsi" w:eastAsia="DengXian" w:hAnsiTheme="majorHAnsi" w:cstheme="majorHAnsi"/>
          <w:kern w:val="2"/>
          <w:lang w:eastAsia="zh-CN"/>
        </w:rPr>
        <w:t>drug interactions according to</w:t>
      </w:r>
      <w:r w:rsidR="001508AD" w:rsidRPr="00300EE9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5F6DF2" w:rsidRPr="00300EE9">
        <w:rPr>
          <w:rFonts w:asciiTheme="majorHAnsi" w:eastAsia="DengXian" w:hAnsiTheme="majorHAnsi" w:cstheme="majorHAnsi"/>
          <w:kern w:val="2"/>
          <w:lang w:eastAsia="zh-CN"/>
        </w:rPr>
        <w:t xml:space="preserve">the drug compound of interest </w:t>
      </w:r>
      <w:r w:rsidR="00CF7D60">
        <w:rPr>
          <w:rFonts w:asciiTheme="majorHAnsi" w:eastAsia="DengXian" w:hAnsiTheme="majorHAnsi" w:cstheme="majorHAnsi"/>
          <w:kern w:val="2"/>
          <w:lang w:eastAsia="zh-CN"/>
        </w:rPr>
        <w:t xml:space="preserve">used </w:t>
      </w:r>
      <w:r w:rsidR="005F6DF2" w:rsidRPr="00300EE9">
        <w:rPr>
          <w:rFonts w:asciiTheme="majorHAnsi" w:eastAsia="DengXian" w:hAnsiTheme="majorHAnsi" w:cstheme="majorHAnsi"/>
          <w:kern w:val="2"/>
          <w:lang w:eastAsia="zh-CN"/>
        </w:rPr>
        <w:t xml:space="preserve">in </w:t>
      </w:r>
      <w:r w:rsidR="005E7BB9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="001508AD" w:rsidRPr="00300EE9">
        <w:rPr>
          <w:rFonts w:asciiTheme="majorHAnsi" w:eastAsia="DengXian" w:hAnsiTheme="majorHAnsi" w:cstheme="majorHAnsi"/>
          <w:kern w:val="2"/>
          <w:lang w:eastAsia="zh-CN"/>
        </w:rPr>
        <w:t>future study.</w:t>
      </w:r>
    </w:p>
    <w:p w14:paraId="5244AD48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5DFA7762" w14:textId="05761AB4" w:rsidR="00300EE9" w:rsidRPr="00324775" w:rsidRDefault="006F3F17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897C74">
        <w:rPr>
          <w:rFonts w:asciiTheme="majorHAnsi" w:eastAsia="Times New Roman" w:hAnsiTheme="majorHAnsi" w:cstheme="majorHAnsi"/>
          <w:kern w:val="2"/>
          <w:lang w:eastAsia="zh-CN"/>
        </w:rPr>
        <w:t>R</w:t>
      </w:r>
      <w:r w:rsidR="00127B6B" w:rsidRPr="00897C74">
        <w:rPr>
          <w:rFonts w:asciiTheme="majorHAnsi" w:eastAsia="Times New Roman" w:hAnsiTheme="majorHAnsi" w:cstheme="majorHAnsi"/>
          <w:kern w:val="2"/>
          <w:lang w:eastAsia="zh-CN"/>
        </w:rPr>
        <w:t>ecover the rat in the dorsal decubitus position</w:t>
      </w:r>
      <w:r w:rsidR="00603D97" w:rsidRPr="00897C74">
        <w:rPr>
          <w:rFonts w:asciiTheme="majorHAnsi" w:eastAsia="Times New Roman" w:hAnsiTheme="majorHAnsi" w:cstheme="majorHAnsi"/>
          <w:kern w:val="2"/>
          <w:lang w:eastAsia="zh-CN"/>
        </w:rPr>
        <w:t xml:space="preserve"> by caging it</w:t>
      </w:r>
      <w:r w:rsidR="0076529F" w:rsidRPr="00897C74">
        <w:rPr>
          <w:rFonts w:asciiTheme="majorHAnsi" w:eastAsia="Times New Roman" w:hAnsiTheme="majorHAnsi" w:cstheme="majorHAnsi"/>
          <w:i/>
          <w:iCs/>
          <w:kern w:val="2"/>
          <w:lang w:eastAsia="zh-CN"/>
        </w:rPr>
        <w:t xml:space="preserve"> </w:t>
      </w:r>
      <w:r w:rsidRPr="001317BD">
        <w:rPr>
          <w:rFonts w:asciiTheme="majorHAnsi" w:eastAsia="Times New Roman" w:hAnsiTheme="majorHAnsi" w:cstheme="majorHAnsi"/>
          <w:kern w:val="2"/>
          <w:lang w:eastAsia="zh-CN"/>
        </w:rPr>
        <w:t>individually</w:t>
      </w:r>
      <w:r w:rsidR="00127B6B" w:rsidRPr="00897C74">
        <w:rPr>
          <w:rFonts w:asciiTheme="majorHAnsi" w:eastAsia="Times New Roman" w:hAnsiTheme="majorHAnsi" w:cstheme="majorHAnsi"/>
          <w:i/>
          <w:iCs/>
          <w:kern w:val="2"/>
          <w:lang w:eastAsia="zh-CN"/>
        </w:rPr>
        <w:t xml:space="preserve"> </w:t>
      </w:r>
      <w:r w:rsidR="00127B6B" w:rsidRPr="00897C74">
        <w:rPr>
          <w:rFonts w:asciiTheme="majorHAnsi" w:eastAsia="Times New Roman" w:hAnsiTheme="majorHAnsi" w:cstheme="majorHAnsi"/>
          <w:kern w:val="2"/>
          <w:lang w:eastAsia="zh-CN"/>
        </w:rPr>
        <w:t xml:space="preserve">with </w:t>
      </w:r>
      <w:r w:rsidR="005B3BDD" w:rsidRPr="00897C74">
        <w:rPr>
          <w:rFonts w:asciiTheme="majorHAnsi" w:eastAsia="Times New Roman" w:hAnsiTheme="majorHAnsi" w:cstheme="majorHAnsi"/>
          <w:kern w:val="2"/>
          <w:lang w:eastAsia="zh-CN"/>
        </w:rPr>
        <w:t xml:space="preserve">fresh </w:t>
      </w:r>
      <w:r w:rsidR="00127B6B" w:rsidRPr="00897C74">
        <w:rPr>
          <w:rFonts w:asciiTheme="majorHAnsi" w:eastAsia="Times New Roman" w:hAnsiTheme="majorHAnsi" w:cstheme="majorHAnsi"/>
          <w:kern w:val="2"/>
          <w:lang w:eastAsia="zh-CN"/>
        </w:rPr>
        <w:t xml:space="preserve">corncob </w:t>
      </w:r>
      <w:r w:rsidR="005B3BDD" w:rsidRPr="00897C74">
        <w:rPr>
          <w:rFonts w:asciiTheme="majorHAnsi" w:eastAsia="Times New Roman" w:hAnsiTheme="majorHAnsi" w:cstheme="majorHAnsi"/>
          <w:kern w:val="2"/>
          <w:lang w:eastAsia="zh-CN"/>
        </w:rPr>
        <w:t>bedding</w:t>
      </w:r>
      <w:r w:rsidR="00127B6B" w:rsidRPr="00897C74">
        <w:rPr>
          <w:rFonts w:asciiTheme="majorHAnsi" w:eastAsia="Times New Roman" w:hAnsiTheme="majorHAnsi" w:cstheme="majorHAnsi"/>
          <w:kern w:val="2"/>
          <w:lang w:eastAsia="zh-CN"/>
        </w:rPr>
        <w:t>.</w:t>
      </w:r>
      <w:r w:rsidR="00127B6B" w:rsidRPr="00897C74">
        <w:rPr>
          <w:rFonts w:asciiTheme="majorHAnsi" w:eastAsia="DengXian" w:hAnsiTheme="majorHAnsi" w:cstheme="majorHAnsi"/>
          <w:kern w:val="2"/>
          <w:lang w:eastAsia="zh-CN"/>
        </w:rPr>
        <w:t xml:space="preserve"> Often, </w:t>
      </w:r>
      <w:r w:rsidR="00DB76F1">
        <w:rPr>
          <w:rFonts w:asciiTheme="majorHAnsi" w:eastAsia="DengXian" w:hAnsiTheme="majorHAnsi" w:cstheme="majorHAnsi"/>
          <w:kern w:val="2"/>
          <w:lang w:eastAsia="zh-CN"/>
        </w:rPr>
        <w:t xml:space="preserve">provide </w:t>
      </w:r>
      <w:r w:rsidR="005B3BDD" w:rsidRPr="00897C74">
        <w:rPr>
          <w:rFonts w:asciiTheme="majorHAnsi" w:eastAsia="DengXian" w:hAnsiTheme="majorHAnsi" w:cstheme="majorHAnsi"/>
          <w:kern w:val="2"/>
          <w:lang w:eastAsia="zh-CN"/>
        </w:rPr>
        <w:t xml:space="preserve">a temperature-regulated </w:t>
      </w:r>
      <w:r w:rsidR="00127B6B" w:rsidRPr="00897C74">
        <w:rPr>
          <w:rFonts w:asciiTheme="majorHAnsi" w:eastAsia="DengXian" w:hAnsiTheme="majorHAnsi" w:cstheme="majorHAnsi"/>
          <w:kern w:val="2"/>
          <w:lang w:eastAsia="zh-CN"/>
        </w:rPr>
        <w:t>heating pad</w:t>
      </w:r>
      <w:r w:rsidR="0012301F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F30DC3" w:rsidRPr="00897C74">
        <w:rPr>
          <w:rFonts w:asciiTheme="majorHAnsi" w:eastAsia="DengXian" w:hAnsiTheme="majorHAnsi" w:cstheme="majorHAnsi"/>
          <w:kern w:val="2"/>
          <w:lang w:eastAsia="zh-CN"/>
        </w:rPr>
        <w:t>to maintain the core body temperature.</w:t>
      </w:r>
      <w:bookmarkStart w:id="14" w:name="_Hlk81681253"/>
    </w:p>
    <w:p w14:paraId="5E94FF97" w14:textId="77777777" w:rsidR="00300EE9" w:rsidRPr="00324775" w:rsidRDefault="00300EE9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4775A712" w14:textId="3CA86202" w:rsidR="00BE570F" w:rsidRPr="00324775" w:rsidRDefault="00BE570F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 w:rsidRPr="00300EE9">
        <w:rPr>
          <w:rFonts w:asciiTheme="majorHAnsi" w:eastAsia="DengXian" w:hAnsiTheme="majorHAnsi" w:cstheme="majorHAnsi"/>
          <w:kern w:val="2"/>
          <w:lang w:eastAsia="zh-CN"/>
        </w:rPr>
        <w:t xml:space="preserve">NOTE: For animal welfare, </w:t>
      </w:r>
      <w:r w:rsidR="00C86482" w:rsidRPr="00300EE9">
        <w:rPr>
          <w:rFonts w:asciiTheme="majorHAnsi" w:eastAsia="DengXian" w:hAnsiTheme="majorHAnsi" w:cstheme="majorHAnsi"/>
          <w:kern w:val="2"/>
          <w:lang w:eastAsia="zh-CN"/>
        </w:rPr>
        <w:t>leav</w:t>
      </w:r>
      <w:r w:rsidR="00C86482">
        <w:rPr>
          <w:rFonts w:asciiTheme="majorHAnsi" w:eastAsia="DengXian" w:hAnsiTheme="majorHAnsi" w:cstheme="majorHAnsi"/>
          <w:kern w:val="2"/>
          <w:lang w:eastAsia="zh-CN"/>
        </w:rPr>
        <w:t>ing</w:t>
      </w:r>
      <w:r w:rsidR="00C86482" w:rsidRPr="00300EE9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Pr="00300EE9">
        <w:rPr>
          <w:rFonts w:asciiTheme="majorHAnsi" w:eastAsia="DengXian" w:hAnsiTheme="majorHAnsi" w:cstheme="majorHAnsi"/>
          <w:kern w:val="2"/>
          <w:lang w:eastAsia="zh-CN"/>
        </w:rPr>
        <w:t>food and water on the bedding</w:t>
      </w:r>
      <w:r w:rsidR="008316D7" w:rsidRPr="00300EE9">
        <w:rPr>
          <w:rFonts w:asciiTheme="majorHAnsi" w:eastAsia="DengXian" w:hAnsiTheme="majorHAnsi" w:cstheme="majorHAnsi"/>
          <w:kern w:val="2"/>
          <w:lang w:eastAsia="zh-CN"/>
        </w:rPr>
        <w:t xml:space="preserve"> is an effective way</w:t>
      </w:r>
      <w:r w:rsidRPr="00300EE9">
        <w:rPr>
          <w:rFonts w:asciiTheme="majorHAnsi" w:eastAsia="DengXian" w:hAnsiTheme="majorHAnsi" w:cstheme="majorHAnsi"/>
          <w:kern w:val="2"/>
          <w:lang w:eastAsia="zh-CN"/>
        </w:rPr>
        <w:t xml:space="preserve"> to alleviate the pain caused by neck movements when </w:t>
      </w:r>
      <w:r w:rsidR="008316D7" w:rsidRPr="00300EE9">
        <w:rPr>
          <w:rFonts w:asciiTheme="majorHAnsi" w:eastAsia="DengXian" w:hAnsiTheme="majorHAnsi" w:cstheme="majorHAnsi"/>
          <w:kern w:val="2"/>
          <w:lang w:eastAsia="zh-CN"/>
        </w:rPr>
        <w:t>eating and drinking.</w:t>
      </w:r>
    </w:p>
    <w:bookmarkEnd w:id="14"/>
    <w:p w14:paraId="548EA993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D92CEEA" w14:textId="346CB01A" w:rsidR="0091422D" w:rsidRPr="00324775" w:rsidRDefault="00127B6B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897C74">
        <w:rPr>
          <w:rFonts w:asciiTheme="majorHAnsi" w:eastAsia="Times New Roman" w:hAnsiTheme="majorHAnsi" w:cstheme="majorHAnsi"/>
          <w:kern w:val="2"/>
          <w:lang w:eastAsia="zh-CN"/>
        </w:rPr>
        <w:t xml:space="preserve">Record the end time of the surgery and monitor the rat at 2 h intervals for at least 4 h. </w:t>
      </w:r>
      <w:r w:rsidR="00320716" w:rsidRPr="00897C74">
        <w:rPr>
          <w:rFonts w:asciiTheme="majorHAnsi" w:eastAsia="DengXian" w:hAnsiTheme="majorHAnsi" w:cstheme="majorHAnsi"/>
          <w:kern w:val="2"/>
          <w:lang w:eastAsia="zh-CN"/>
        </w:rPr>
        <w:t>P</w:t>
      </w:r>
      <w:r w:rsidRPr="00897C74">
        <w:rPr>
          <w:rFonts w:asciiTheme="majorHAnsi" w:eastAsia="DengXian" w:hAnsiTheme="majorHAnsi" w:cstheme="majorHAnsi"/>
          <w:kern w:val="2"/>
          <w:lang w:eastAsia="zh-CN"/>
        </w:rPr>
        <w:t>rovide additional analgesia for the recovery</w:t>
      </w:r>
      <w:r w:rsidR="00320716" w:rsidRPr="00897C74">
        <w:rPr>
          <w:rFonts w:asciiTheme="majorHAnsi" w:eastAsia="DengXian" w:hAnsiTheme="majorHAnsi" w:cstheme="majorHAnsi"/>
          <w:kern w:val="2"/>
          <w:lang w:eastAsia="zh-CN"/>
        </w:rPr>
        <w:t xml:space="preserve"> if the rat shows signs of pain or distress</w:t>
      </w:r>
      <w:r w:rsidR="00DE6362" w:rsidRPr="00897C74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48ACA23F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512949D3" w14:textId="236E1938" w:rsidR="00127B6B" w:rsidRPr="00324775" w:rsidRDefault="00127B6B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 xml:space="preserve">Physiological </w:t>
      </w:r>
      <w:r w:rsidR="001C6DFF"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 xml:space="preserve">and </w:t>
      </w:r>
      <w:r w:rsidR="00320716"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 xml:space="preserve">hematological </w:t>
      </w:r>
      <w:r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>monitor</w:t>
      </w:r>
      <w:r w:rsidR="00C86B40"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>ing</w:t>
      </w:r>
      <w:r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 xml:space="preserve"> during recovery</w:t>
      </w:r>
      <w:r w:rsidR="00AC0963" w:rsidRPr="00897C74">
        <w:rPr>
          <w:rFonts w:asciiTheme="majorHAnsi" w:eastAsia="DengXian" w:hAnsiTheme="majorHAnsi" w:cstheme="majorHAnsi"/>
          <w:b/>
          <w:bCs/>
          <w:kern w:val="2"/>
          <w:highlight w:val="yellow"/>
          <w:lang w:eastAsia="zh-CN"/>
        </w:rPr>
        <w:t xml:space="preserve"> phase</w:t>
      </w:r>
    </w:p>
    <w:p w14:paraId="51CA2CBE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50816B9D" w14:textId="3FCA3820" w:rsidR="00C86B40" w:rsidRPr="00324775" w:rsidRDefault="00C86B40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Monitor the body weight and the food and water intake </w:t>
      </w:r>
      <w:r w:rsidR="00320716">
        <w:rPr>
          <w:rFonts w:asciiTheme="majorHAnsi" w:eastAsia="DengXian" w:hAnsiTheme="majorHAnsi" w:cstheme="majorHAnsi"/>
          <w:kern w:val="2"/>
          <w:lang w:eastAsia="zh-CN"/>
        </w:rPr>
        <w:t xml:space="preserve">daily 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>and record the data</w:t>
      </w:r>
      <w:r w:rsidR="008C08A6">
        <w:rPr>
          <w:rFonts w:asciiTheme="majorHAnsi" w:eastAsia="DengXian" w:hAnsiTheme="majorHAnsi" w:cstheme="majorHAnsi"/>
          <w:kern w:val="2"/>
          <w:lang w:eastAsia="zh-CN"/>
        </w:rPr>
        <w:t>.</w:t>
      </w:r>
      <w:r w:rsidR="0030287C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30287C" w:rsidRPr="0030287C">
        <w:rPr>
          <w:rFonts w:asciiTheme="majorHAnsi" w:eastAsia="DengXian" w:hAnsiTheme="majorHAnsi" w:cstheme="majorHAnsi"/>
          <w:kern w:val="2"/>
          <w:lang w:eastAsia="zh-CN"/>
        </w:rPr>
        <w:t xml:space="preserve">For hematological test, collect </w:t>
      </w:r>
      <w:r w:rsidR="00C86482">
        <w:rPr>
          <w:rFonts w:asciiTheme="majorHAnsi" w:eastAsia="DengXian" w:hAnsiTheme="majorHAnsi" w:cstheme="majorHAnsi"/>
          <w:kern w:val="2"/>
          <w:lang w:eastAsia="zh-CN"/>
        </w:rPr>
        <w:t xml:space="preserve">a </w:t>
      </w:r>
      <w:r w:rsidR="0030287C" w:rsidRPr="0030287C">
        <w:rPr>
          <w:rFonts w:asciiTheme="majorHAnsi" w:eastAsia="DengXian" w:hAnsiTheme="majorHAnsi" w:cstheme="majorHAnsi"/>
          <w:kern w:val="2"/>
          <w:lang w:eastAsia="zh-CN"/>
        </w:rPr>
        <w:t xml:space="preserve">small volume of fresh blood at the same </w:t>
      </w:r>
      <w:proofErr w:type="gramStart"/>
      <w:r w:rsidR="0030287C" w:rsidRPr="0030287C">
        <w:rPr>
          <w:rFonts w:asciiTheme="majorHAnsi" w:eastAsia="DengXian" w:hAnsiTheme="majorHAnsi" w:cstheme="majorHAnsi"/>
          <w:kern w:val="2"/>
          <w:lang w:eastAsia="zh-CN"/>
        </w:rPr>
        <w:t>time period</w:t>
      </w:r>
      <w:proofErr w:type="gramEnd"/>
      <w:r w:rsidR="0030287C" w:rsidRPr="0030287C">
        <w:rPr>
          <w:rFonts w:asciiTheme="majorHAnsi" w:eastAsia="DengXian" w:hAnsiTheme="majorHAnsi" w:cstheme="majorHAnsi"/>
          <w:kern w:val="2"/>
          <w:lang w:eastAsia="zh-CN"/>
        </w:rPr>
        <w:t xml:space="preserve"> every day for </w:t>
      </w:r>
      <w:r w:rsidR="00B132F9">
        <w:rPr>
          <w:rFonts w:asciiTheme="majorHAnsi" w:eastAsia="DengXian" w:hAnsiTheme="majorHAnsi" w:cstheme="majorHAnsi"/>
          <w:kern w:val="2"/>
          <w:lang w:eastAsia="zh-CN"/>
        </w:rPr>
        <w:t>6</w:t>
      </w:r>
      <w:r w:rsidR="0006755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30287C" w:rsidRPr="0030287C">
        <w:rPr>
          <w:rFonts w:asciiTheme="majorHAnsi" w:eastAsia="DengXian" w:hAnsiTheme="majorHAnsi" w:cstheme="majorHAnsi"/>
          <w:kern w:val="2"/>
          <w:lang w:eastAsia="zh-CN"/>
        </w:rPr>
        <w:t>consecutive days.</w:t>
      </w:r>
    </w:p>
    <w:p w14:paraId="6D105DDD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0420C033" w14:textId="22C4C67D" w:rsidR="008C08A6" w:rsidRPr="00324775" w:rsidRDefault="00320716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>P</w:t>
      </w:r>
      <w:r w:rsidR="00111EE5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lace the </w:t>
      </w:r>
      <w:r w:rsidR="00127B6B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rat in a stainless-steel </w:t>
      </w:r>
      <w:r w:rsidR="00111EE5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restrainer </w:t>
      </w:r>
      <w:r w:rsidR="00C86482">
        <w:rPr>
          <w:rFonts w:asciiTheme="majorHAnsi" w:eastAsia="DengXian" w:hAnsiTheme="majorHAnsi" w:cstheme="majorHAnsi"/>
          <w:kern w:val="2"/>
          <w:highlight w:val="yellow"/>
          <w:lang w:eastAsia="zh-CN"/>
        </w:rPr>
        <w:t>1 h</w:t>
      </w:r>
      <w:r w:rsidR="00111EE5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 after the surgical intervention</w:t>
      </w:r>
      <w:r w:rsidR="00127B6B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 xml:space="preserve">.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Open the plug and insert the syringe into the venous </w:t>
      </w:r>
      <w:r w:rsidR="005E1631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PU 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catheter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o </w:t>
      </w:r>
      <w:r w:rsidR="00901D61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ensure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h</w:t>
      </w:r>
      <w:r w:rsidR="006F3F17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e catheter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is </w:t>
      </w:r>
      <w:r w:rsidR="00901D61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ot obstructed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6B0A8CD9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4C81B4C0" w14:textId="4BD80029" w:rsidR="008C08A6" w:rsidRPr="00324775" w:rsidRDefault="005E1631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Discard the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nitial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withdrawn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blood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, which contains </w:t>
      </w:r>
      <w:r w:rsidR="00611031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</w:t>
      </w:r>
      <w:r w:rsidR="00611031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mixture of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blood, heparinized saline</w:t>
      </w:r>
      <w:r w:rsidR="00223E57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,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and </w:t>
      </w:r>
      <w:r w:rsidR="00F35B1A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catheter lock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solution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369D0BA8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3DA9107E" w14:textId="185CA9D9" w:rsidR="00127B6B" w:rsidRPr="00324775" w:rsidRDefault="005E1631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Use </w:t>
      </w:r>
      <w:r w:rsidR="00C86482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</w:t>
      </w:r>
      <w:r w:rsidR="00C8648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new syringe to collect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150 </w:t>
      </w:r>
      <w:proofErr w:type="spellStart"/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μL</w:t>
      </w:r>
      <w:proofErr w:type="spellEnd"/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of </w:t>
      </w:r>
      <w:r w:rsidR="00717687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fresh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blood sample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and transfer the blood sample to the </w:t>
      </w:r>
      <w:bookmarkStart w:id="15" w:name="_Hlk81701777"/>
      <w:r w:rsidR="000B1B1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0.5 mL </w:t>
      </w:r>
      <w:r w:rsidR="00B05D42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ube containing </w:t>
      </w:r>
      <w:r w:rsidR="000B1127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K</w:t>
      </w:r>
      <w:r w:rsidR="00B05D42" w:rsidRPr="00300EE9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2</w:t>
      </w:r>
      <w:r w:rsidR="000B1127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EDTA</w:t>
      </w:r>
      <w:bookmarkEnd w:id="15"/>
      <w:r w:rsidR="00EF1578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(1.8 mg/mL blood)</w:t>
      </w:r>
      <w:r w:rsidR="000B1127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B05D42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spray dried on the tube wall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6EA5E511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303348BD" w14:textId="0050B7F7" w:rsidR="00DE6362" w:rsidRPr="0081624D" w:rsidRDefault="00785ADE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>N</w:t>
      </w:r>
      <w:r w:rsidR="00DE6362"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>OTE</w:t>
      </w:r>
      <w:r w:rsidRPr="0081624D">
        <w:rPr>
          <w:rFonts w:asciiTheme="majorHAnsi" w:eastAsia="DengXian" w:hAnsiTheme="majorHAnsi" w:cstheme="majorHAnsi"/>
          <w:kern w:val="2"/>
          <w:highlight w:val="yellow"/>
          <w:lang w:eastAsia="zh-CN"/>
        </w:rPr>
        <w:t>: If the catheter is blocked, 0.2 mL of heparinized saline can be injected into the catheter to flush the catheter a few minutes before the next blood collection time.</w:t>
      </w:r>
    </w:p>
    <w:p w14:paraId="33AE1C1A" w14:textId="77777777" w:rsidR="00DE6362" w:rsidRPr="0081624D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71761F06" w14:textId="493B4E5F" w:rsidR="008C08A6" w:rsidRPr="00324775" w:rsidRDefault="0030287C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nject sterile saline in the same volume </w:t>
      </w:r>
      <w:r w:rsidR="001C3040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o compensate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557718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for 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the withdrawn blood. </w:t>
      </w:r>
      <w:r w:rsidR="002654A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Inject 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150 </w:t>
      </w:r>
      <w:proofErr w:type="spellStart"/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μL</w:t>
      </w:r>
      <w:proofErr w:type="spellEnd"/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2654A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of 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pre-warmed</w:t>
      </w:r>
      <w:r w:rsidR="002654A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normal saline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(37</w:t>
      </w:r>
      <w:r w:rsidR="009830BB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6E5B86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°C</w:t>
      </w:r>
      <w:r w:rsidR="001C3040" w:rsidRPr="0081624D">
        <w:rPr>
          <w:rFonts w:ascii="Cambria Math" w:eastAsia="SimSun" w:hAnsi="Cambria Math" w:cs="Cambria Math"/>
          <w:kern w:val="2"/>
          <w:highlight w:val="yellow"/>
          <w:lang w:eastAsia="zh-CN"/>
        </w:rPr>
        <w:t>)</w:t>
      </w:r>
      <w:r w:rsidR="002654A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and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i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nfuse 0.2 mL sterile heparinized normal saline through the catheter</w:t>
      </w:r>
      <w:r w:rsidR="008C08A6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.</w:t>
      </w:r>
    </w:p>
    <w:p w14:paraId="70122220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</w:p>
    <w:p w14:paraId="19EA7DC1" w14:textId="02B419FE" w:rsidR="00127B6B" w:rsidRPr="00324775" w:rsidRDefault="008C08A6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highlight w:val="yellow"/>
          <w:lang w:eastAsia="zh-CN"/>
        </w:rPr>
      </w:pP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Inject 100 </w:t>
      </w:r>
      <w:proofErr w:type="spellStart"/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μL</w:t>
      </w:r>
      <w:proofErr w:type="spellEnd"/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 of t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he </w:t>
      </w:r>
      <w:r w:rsidR="002654A2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lock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solution </w:t>
      </w:r>
      <w:r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 xml:space="preserve">into the catheter </w:t>
      </w:r>
      <w:r w:rsidR="00127B6B" w:rsidRPr="0081624D">
        <w:rPr>
          <w:rFonts w:asciiTheme="majorHAnsi" w:eastAsia="Times New Roman" w:hAnsiTheme="majorHAnsi" w:cstheme="majorHAnsi"/>
          <w:kern w:val="2"/>
          <w:highlight w:val="yellow"/>
          <w:lang w:eastAsia="zh-CN"/>
        </w:rPr>
        <w:t>to ensure the sealing and sterility of the catheter before the next sample collection.</w:t>
      </w:r>
    </w:p>
    <w:p w14:paraId="5255DC32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0970D9E" w14:textId="6D647915" w:rsidR="0091422D" w:rsidRPr="00324775" w:rsidRDefault="00B36BBB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kern w:val="2"/>
          <w:lang w:eastAsia="zh-CN"/>
        </w:rPr>
        <w:t xml:space="preserve">Analyze </w:t>
      </w:r>
      <w:r w:rsidR="00127B6B" w:rsidRPr="00127B6B">
        <w:rPr>
          <w:rFonts w:asciiTheme="majorHAnsi" w:eastAsia="DengXian" w:hAnsiTheme="majorHAnsi" w:cstheme="majorHAnsi"/>
          <w:kern w:val="2"/>
          <w:lang w:eastAsia="zh-CN"/>
        </w:rPr>
        <w:t>the blood samples</w:t>
      </w:r>
      <w:r w:rsidRPr="00B36BBB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 xml:space="preserve">within </w:t>
      </w:r>
      <w:r w:rsidR="00C86482">
        <w:rPr>
          <w:rFonts w:asciiTheme="majorHAnsi" w:eastAsia="DengXian" w:hAnsiTheme="majorHAnsi" w:cstheme="majorHAnsi"/>
          <w:kern w:val="2"/>
          <w:lang w:eastAsia="zh-CN"/>
        </w:rPr>
        <w:t>2 h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of collection </w:t>
      </w:r>
      <w:r w:rsidR="001C3040">
        <w:rPr>
          <w:rFonts w:asciiTheme="majorHAnsi" w:eastAsia="DengXian" w:hAnsiTheme="majorHAnsi" w:cstheme="majorHAnsi"/>
          <w:kern w:val="2"/>
          <w:lang w:eastAsia="zh-CN"/>
        </w:rPr>
        <w:t>using</w:t>
      </w:r>
      <w:r w:rsidR="008C08A6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C86482">
        <w:rPr>
          <w:rFonts w:asciiTheme="majorHAnsi" w:eastAsia="DengXian" w:hAnsiTheme="majorHAnsi" w:cstheme="majorHAnsi"/>
          <w:kern w:val="2"/>
          <w:lang w:eastAsia="zh-CN"/>
        </w:rPr>
        <w:t xml:space="preserve">an </w:t>
      </w:r>
      <w:r w:rsidRPr="00127B6B">
        <w:rPr>
          <w:rFonts w:asciiTheme="majorHAnsi" w:eastAsia="DengXian" w:hAnsiTheme="majorHAnsi" w:cstheme="majorHAnsi"/>
          <w:kern w:val="2"/>
          <w:lang w:eastAsia="zh-CN"/>
        </w:rPr>
        <w:t>automated blood cell counter</w:t>
      </w:r>
      <w:r w:rsidR="008C08A6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449958F9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07744F90" w14:textId="2B66D2B4" w:rsidR="0074558D" w:rsidRPr="00324775" w:rsidRDefault="00C13FA3" w:rsidP="001C4E8B">
      <w:pPr>
        <w:numPr>
          <w:ilvl w:val="0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b/>
          <w:bCs/>
          <w:kern w:val="2"/>
          <w:lang w:eastAsia="zh-CN"/>
        </w:rPr>
        <w:t xml:space="preserve">Repeated </w:t>
      </w:r>
      <w:r w:rsidR="00127B6B" w:rsidRPr="00127B6B">
        <w:rPr>
          <w:rFonts w:asciiTheme="majorHAnsi" w:eastAsia="DengXian" w:hAnsiTheme="majorHAnsi" w:cstheme="majorHAnsi"/>
          <w:b/>
          <w:bCs/>
          <w:kern w:val="2"/>
          <w:lang w:eastAsia="zh-CN"/>
        </w:rPr>
        <w:t xml:space="preserve">blood sampling for </w:t>
      </w:r>
      <w:r w:rsidR="00C86B40">
        <w:rPr>
          <w:rFonts w:asciiTheme="majorHAnsi" w:eastAsia="Times New Roman" w:hAnsiTheme="majorHAnsi" w:cstheme="majorHAnsi"/>
          <w:b/>
          <w:bCs/>
          <w:kern w:val="2"/>
          <w:lang w:eastAsia="zh-CN"/>
        </w:rPr>
        <w:t>p</w:t>
      </w:r>
      <w:r w:rsidR="00127B6B" w:rsidRPr="00127B6B">
        <w:rPr>
          <w:rFonts w:asciiTheme="majorHAnsi" w:eastAsia="Times New Roman" w:hAnsiTheme="majorHAnsi" w:cstheme="majorHAnsi"/>
          <w:b/>
          <w:bCs/>
          <w:kern w:val="2"/>
          <w:lang w:eastAsia="zh-CN"/>
        </w:rPr>
        <w:t xml:space="preserve">harmacokinetic </w:t>
      </w:r>
      <w:r w:rsidR="00C86B40">
        <w:rPr>
          <w:rFonts w:asciiTheme="majorHAnsi" w:eastAsia="Times New Roman" w:hAnsiTheme="majorHAnsi" w:cstheme="majorHAnsi"/>
          <w:b/>
          <w:bCs/>
          <w:kern w:val="2"/>
          <w:lang w:eastAsia="zh-CN"/>
        </w:rPr>
        <w:t>s</w:t>
      </w:r>
      <w:r w:rsidR="00127B6B" w:rsidRPr="00127B6B">
        <w:rPr>
          <w:rFonts w:asciiTheme="majorHAnsi" w:eastAsia="Times New Roman" w:hAnsiTheme="majorHAnsi" w:cstheme="majorHAnsi"/>
          <w:b/>
          <w:bCs/>
          <w:kern w:val="2"/>
          <w:lang w:eastAsia="zh-CN"/>
        </w:rPr>
        <w:t xml:space="preserve">tudies of oral administered </w:t>
      </w:r>
      <w:r w:rsidR="001C3040">
        <w:rPr>
          <w:rFonts w:asciiTheme="majorHAnsi" w:eastAsia="Times New Roman" w:hAnsiTheme="majorHAnsi" w:cstheme="majorHAnsi"/>
          <w:b/>
          <w:bCs/>
          <w:kern w:val="2"/>
          <w:lang w:eastAsia="zh-CN"/>
        </w:rPr>
        <w:t>drug</w:t>
      </w:r>
    </w:p>
    <w:p w14:paraId="22AE0062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326BDAD7" w14:textId="73A36722" w:rsidR="0074558D" w:rsidRDefault="0076529F" w:rsidP="001C4E8B">
      <w:pPr>
        <w:rPr>
          <w:rFonts w:asciiTheme="majorHAnsi" w:eastAsia="Times New Roman" w:hAnsiTheme="majorHAnsi" w:cstheme="majorHAnsi"/>
          <w:kern w:val="2"/>
          <w:lang w:eastAsia="zh-CN"/>
        </w:rPr>
      </w:pPr>
      <w:r w:rsidRPr="0074558D">
        <w:rPr>
          <w:rFonts w:asciiTheme="majorHAnsi" w:eastAsia="Times New Roman" w:hAnsiTheme="majorHAnsi" w:cstheme="majorHAnsi"/>
          <w:kern w:val="2"/>
          <w:lang w:eastAsia="zh-CN"/>
        </w:rPr>
        <w:t>N</w:t>
      </w:r>
      <w:r w:rsidR="00DE6362">
        <w:rPr>
          <w:rFonts w:asciiTheme="majorHAnsi" w:eastAsia="Times New Roman" w:hAnsiTheme="majorHAnsi" w:cstheme="majorHAnsi"/>
          <w:kern w:val="2"/>
          <w:lang w:eastAsia="zh-CN"/>
        </w:rPr>
        <w:t>OTE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: Rats with weight </w:t>
      </w:r>
      <w:r w:rsidR="006E5B86" w:rsidRPr="0074558D">
        <w:rPr>
          <w:rFonts w:asciiTheme="majorHAnsi" w:eastAsia="Times New Roman" w:hAnsiTheme="majorHAnsi" w:cstheme="majorHAnsi"/>
          <w:kern w:val="2"/>
          <w:lang w:eastAsia="zh-CN"/>
        </w:rPr>
        <w:t>gain</w:t>
      </w:r>
      <w:r w:rsidR="006E5B86" w:rsidRPr="002A128F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6E5B86" w:rsidRPr="002A128F">
        <w:rPr>
          <w:rFonts w:asciiTheme="majorHAnsi" w:hAnsiTheme="majorHAnsi" w:cstheme="majorHAnsi"/>
          <w:kern w:val="2"/>
          <w:lang w:eastAsia="zh-CN"/>
        </w:rPr>
        <w:t>&gt;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>10</w:t>
      </w:r>
      <w:r w:rsidR="0089771F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2F2304">
        <w:rPr>
          <w:rFonts w:asciiTheme="majorHAnsi" w:hAnsiTheme="majorHAnsi" w:cstheme="majorHAnsi"/>
          <w:kern w:val="2"/>
          <w:lang w:eastAsia="zh-CN"/>
        </w:rPr>
        <w:t>g</w:t>
      </w:r>
      <w:r w:rsidR="001C3040" w:rsidRPr="002A128F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1C3040">
        <w:rPr>
          <w:rFonts w:asciiTheme="majorHAnsi" w:eastAsia="Times New Roman" w:hAnsiTheme="majorHAnsi" w:cstheme="majorHAnsi"/>
          <w:kern w:val="2"/>
          <w:lang w:eastAsia="zh-CN"/>
        </w:rPr>
        <w:t>and stable hematological level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 are</w:t>
      </w:r>
      <w:r w:rsidR="001C3040">
        <w:rPr>
          <w:rFonts w:asciiTheme="majorHAnsi" w:eastAsia="Times New Roman" w:hAnsiTheme="majorHAnsi" w:cstheme="majorHAnsi"/>
          <w:kern w:val="2"/>
          <w:lang w:eastAsia="zh-CN"/>
        </w:rPr>
        <w:t xml:space="preserve"> suggested to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 </w:t>
      </w:r>
      <w:r w:rsidR="004261D6">
        <w:rPr>
          <w:rFonts w:asciiTheme="majorHAnsi" w:eastAsia="Times New Roman" w:hAnsiTheme="majorHAnsi" w:cstheme="majorHAnsi"/>
          <w:kern w:val="2"/>
          <w:lang w:eastAsia="zh-CN"/>
        </w:rPr>
        <w:t xml:space="preserve">be </w:t>
      </w:r>
      <w:r w:rsidR="001C3040" w:rsidRPr="0074558D">
        <w:rPr>
          <w:rFonts w:asciiTheme="majorHAnsi" w:eastAsia="Times New Roman" w:hAnsiTheme="majorHAnsi" w:cstheme="majorHAnsi"/>
          <w:kern w:val="2"/>
          <w:lang w:eastAsia="zh-CN"/>
        </w:rPr>
        <w:t>enroll</w:t>
      </w:r>
      <w:r w:rsidR="004261D6">
        <w:rPr>
          <w:rFonts w:asciiTheme="majorHAnsi" w:eastAsia="Times New Roman" w:hAnsiTheme="majorHAnsi" w:cstheme="majorHAnsi"/>
          <w:kern w:val="2"/>
          <w:lang w:eastAsia="zh-CN"/>
        </w:rPr>
        <w:t>ed</w:t>
      </w:r>
      <w:r w:rsidR="001C3040"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 for 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future study. </w:t>
      </w:r>
      <w:r w:rsidR="00A77392">
        <w:rPr>
          <w:rFonts w:asciiTheme="majorHAnsi" w:eastAsia="Times New Roman" w:hAnsiTheme="majorHAnsi" w:cstheme="majorHAnsi"/>
          <w:kern w:val="2"/>
          <w:lang w:eastAsia="zh-CN"/>
        </w:rPr>
        <w:t>Following the current protocol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, </w:t>
      </w:r>
      <w:r w:rsidR="00C86482">
        <w:rPr>
          <w:rFonts w:asciiTheme="majorHAnsi" w:eastAsia="Times New Roman" w:hAnsiTheme="majorHAnsi" w:cstheme="majorHAnsi"/>
          <w:kern w:val="2"/>
          <w:lang w:eastAsia="zh-CN"/>
        </w:rPr>
        <w:t xml:space="preserve">the 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>JVC rat model is ready to use 4</w:t>
      </w:r>
      <w:r w:rsidR="00C86482">
        <w:rPr>
          <w:rFonts w:asciiTheme="majorHAnsi" w:eastAsia="Times New Roman" w:hAnsiTheme="majorHAnsi" w:cstheme="majorHAnsi"/>
          <w:kern w:val="2"/>
          <w:lang w:eastAsia="zh-CN"/>
        </w:rPr>
        <w:t>–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>6 days post-surgery.</w:t>
      </w:r>
    </w:p>
    <w:p w14:paraId="579AF6C5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6D4808C5" w14:textId="6E825C7F" w:rsidR="00C91B7B" w:rsidRPr="00324775" w:rsidRDefault="00C369D2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bookmarkStart w:id="16" w:name="_Hlk81923945"/>
      <w:r w:rsidRPr="00C369D2">
        <w:rPr>
          <w:lang w:eastAsia="zh-CN"/>
        </w:rPr>
        <w:t>After 4</w:t>
      </w:r>
      <w:r w:rsidR="00C86482">
        <w:rPr>
          <w:lang w:eastAsia="zh-CN"/>
        </w:rPr>
        <w:t>–</w:t>
      </w:r>
      <w:r w:rsidRPr="00C369D2">
        <w:rPr>
          <w:lang w:eastAsia="zh-CN"/>
        </w:rPr>
        <w:t xml:space="preserve">6 days of surgery, </w:t>
      </w:r>
      <w:r>
        <w:rPr>
          <w:lang w:eastAsia="zh-CN"/>
        </w:rPr>
        <w:t>f</w:t>
      </w:r>
      <w:r w:rsidR="0076529F" w:rsidRPr="008C08A6">
        <w:rPr>
          <w:lang w:eastAsia="zh-CN"/>
        </w:rPr>
        <w:t xml:space="preserve">ast the rat </w:t>
      </w:r>
      <w:r w:rsidR="00127B6B" w:rsidRPr="008C08A6">
        <w:rPr>
          <w:lang w:eastAsia="zh-CN"/>
        </w:rPr>
        <w:t>for 12</w:t>
      </w:r>
      <w:r w:rsidR="001C3040">
        <w:rPr>
          <w:lang w:eastAsia="zh-CN"/>
        </w:rPr>
        <w:t xml:space="preserve"> </w:t>
      </w:r>
      <w:r w:rsidR="00127B6B" w:rsidRPr="008C08A6">
        <w:rPr>
          <w:lang w:eastAsia="zh-CN"/>
        </w:rPr>
        <w:t>h with free access to water.</w:t>
      </w:r>
    </w:p>
    <w:p w14:paraId="09023B36" w14:textId="5C103E21" w:rsidR="00502891" w:rsidRPr="00324775" w:rsidRDefault="00502891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62C54BF" w14:textId="3653409D" w:rsidR="00502891" w:rsidRPr="00300EE9" w:rsidRDefault="00502891" w:rsidP="001C4E8B">
      <w:pPr>
        <w:rPr>
          <w:lang w:eastAsia="zh-CN"/>
        </w:rPr>
      </w:pPr>
      <w:r>
        <w:rPr>
          <w:lang w:eastAsia="zh-CN"/>
        </w:rPr>
        <w:t>NOTE: Depending on the experimental goal, fasting the animal is optional</w:t>
      </w:r>
      <w:r>
        <w:rPr>
          <w:rFonts w:hint="eastAsia"/>
          <w:lang w:eastAsia="zh-CN"/>
        </w:rPr>
        <w:t>.</w:t>
      </w:r>
    </w:p>
    <w:p w14:paraId="7621A219" w14:textId="77777777" w:rsidR="00502891" w:rsidRPr="00324775" w:rsidRDefault="00502891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21315D32" w14:textId="79C44E5F" w:rsidR="00502891" w:rsidRDefault="00502891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502891">
        <w:rPr>
          <w:rFonts w:asciiTheme="majorHAnsi" w:eastAsia="DengXian" w:hAnsiTheme="majorHAnsi" w:cstheme="majorHAnsi"/>
          <w:kern w:val="2"/>
          <w:lang w:eastAsia="zh-CN"/>
        </w:rPr>
        <w:t>Orally gavage the fasted rat with natural phenol bioactive ellagic acid at a dose of 6 mg/kg with a straight gavage needle</w: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begin">
          <w:fldData xml:space="preserve">PEVuZE5vdGU+PENpdGU+PEF1dGhvcj5MZWk8L0F1dGhvcj48WWVhcj4yMDAzPC9ZZWFyPjxSZWNO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</w:fldData>
        </w:fldChar>
      </w:r>
      <w:r w:rsidR="00D87384">
        <w:rPr>
          <w:rFonts w:asciiTheme="majorHAnsi" w:eastAsia="DengXian" w:hAnsiTheme="majorHAnsi" w:cstheme="majorHAnsi"/>
          <w:kern w:val="2"/>
          <w:lang w:eastAsia="zh-CN"/>
        </w:rPr>
        <w:instrText xml:space="preserve"> ADDIN EN.CITE </w:instrTex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begin">
          <w:fldData xml:space="preserve">PEVuZE5vdGU+PENpdGU+PEF1dGhvcj5MZWk8L0F1dGhvcj48WWVhcj4yMDAzPC9ZZWFyPjxSZWNO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</w:fldData>
        </w:fldChar>
      </w:r>
      <w:r w:rsidR="00D87384">
        <w:rPr>
          <w:rFonts w:asciiTheme="majorHAnsi" w:eastAsia="DengXian" w:hAnsiTheme="majorHAnsi" w:cstheme="majorHAnsi"/>
          <w:kern w:val="2"/>
          <w:lang w:eastAsia="zh-CN"/>
        </w:rPr>
        <w:instrText xml:space="preserve"> ADDIN EN.CITE.DATA </w:instrText>
      </w:r>
      <w:r w:rsidR="00D87384">
        <w:rPr>
          <w:rFonts w:asciiTheme="majorHAnsi" w:eastAsia="DengXian" w:hAnsiTheme="majorHAnsi" w:cstheme="majorHAnsi"/>
          <w:kern w:val="2"/>
          <w:lang w:eastAsia="zh-CN"/>
        </w:rPr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end"/>
      </w:r>
      <w:r w:rsidR="00D87384">
        <w:rPr>
          <w:rFonts w:asciiTheme="majorHAnsi" w:eastAsia="DengXian" w:hAnsiTheme="majorHAnsi" w:cstheme="majorHAnsi"/>
          <w:kern w:val="2"/>
          <w:lang w:eastAsia="zh-CN"/>
        </w:rPr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separate"/>
      </w:r>
      <w:r w:rsidR="00D87384" w:rsidRPr="00D87384">
        <w:rPr>
          <w:rFonts w:asciiTheme="majorHAnsi" w:eastAsia="DengXian" w:hAnsiTheme="majorHAnsi" w:cstheme="majorHAnsi"/>
          <w:noProof/>
          <w:kern w:val="2"/>
          <w:vertAlign w:val="superscript"/>
          <w:lang w:eastAsia="zh-CN"/>
        </w:rPr>
        <w:t>16</w: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end"/>
      </w:r>
      <w:r w:rsidRPr="00502891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3D0A2EC9" w14:textId="77777777" w:rsidR="00502891" w:rsidRDefault="00502891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bookmarkEnd w:id="16"/>
    <w:p w14:paraId="35DD5BB1" w14:textId="000173C3" w:rsidR="0074558D" w:rsidRPr="00324775" w:rsidRDefault="0074558D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74558D">
        <w:rPr>
          <w:rFonts w:asciiTheme="majorHAnsi" w:eastAsia="DengXian" w:hAnsiTheme="majorHAnsi" w:cstheme="majorHAnsi"/>
          <w:kern w:val="2"/>
          <w:lang w:eastAsia="zh-CN"/>
        </w:rPr>
        <w:t>C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ollect </w:t>
      </w:r>
      <w:r w:rsidRPr="0074558D">
        <w:rPr>
          <w:rFonts w:asciiTheme="majorHAnsi" w:eastAsia="Times New Roman" w:hAnsiTheme="majorHAnsi" w:cstheme="majorHAnsi"/>
          <w:kern w:val="2"/>
          <w:lang w:eastAsia="zh-CN"/>
        </w:rPr>
        <w:t xml:space="preserve">200 </w:t>
      </w:r>
      <w:proofErr w:type="spellStart"/>
      <w:r w:rsidRPr="0074558D">
        <w:rPr>
          <w:rFonts w:asciiTheme="majorHAnsi" w:eastAsia="Times New Roman" w:hAnsiTheme="majorHAnsi" w:cstheme="majorHAnsi"/>
          <w:kern w:val="2"/>
          <w:lang w:eastAsia="zh-CN"/>
        </w:rPr>
        <w:t>μL</w:t>
      </w:r>
      <w:proofErr w:type="spellEnd"/>
      <w:r w:rsidR="00B406CD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of</w:t>
      </w:r>
      <w:r w:rsidR="001317B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blood samples in the heparinized tubes </w:t>
      </w:r>
      <w:r w:rsidR="00A84105" w:rsidRPr="00324775">
        <w:rPr>
          <w:rFonts w:asciiTheme="majorHAnsi" w:eastAsia="DengXian" w:hAnsiTheme="majorHAnsi" w:cstheme="majorHAnsi"/>
          <w:i/>
          <w:iCs/>
          <w:kern w:val="2"/>
          <w:lang w:eastAsia="zh-CN"/>
        </w:rPr>
        <w:t>via</w:t>
      </w:r>
      <w:r w:rsidR="00A84105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AE2816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jugular vein </w:t>
      </w:r>
      <w:r w:rsidR="00A84105">
        <w:rPr>
          <w:rFonts w:asciiTheme="majorHAnsi" w:eastAsia="DengXian" w:hAnsiTheme="majorHAnsi" w:cstheme="majorHAnsi"/>
          <w:kern w:val="2"/>
          <w:lang w:eastAsia="zh-CN"/>
        </w:rPr>
        <w:t>cannula</w:t>
      </w:r>
      <w:r w:rsidR="00A84105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B406CD" w:rsidRPr="0074558D">
        <w:rPr>
          <w:rFonts w:asciiTheme="majorHAnsi" w:eastAsia="DengXian" w:hAnsiTheme="majorHAnsi" w:cstheme="majorHAnsi"/>
          <w:kern w:val="2"/>
          <w:lang w:eastAsia="zh-CN"/>
        </w:rPr>
        <w:t xml:space="preserve">at pre-determined time points </w:t>
      </w:r>
      <w:r w:rsidR="00A84105">
        <w:rPr>
          <w:rFonts w:asciiTheme="majorHAnsi" w:eastAsia="DengXian" w:hAnsiTheme="majorHAnsi" w:cstheme="majorHAnsi"/>
          <w:kern w:val="2"/>
          <w:lang w:eastAsia="zh-CN"/>
        </w:rPr>
        <w:t>over 24 h</w:t>
      </w:r>
      <w:r w:rsidR="00B406CD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post-oral administration. 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 xml:space="preserve">The blood collection process follows </w:t>
      </w:r>
      <w:r>
        <w:rPr>
          <w:rFonts w:asciiTheme="majorHAnsi" w:eastAsia="DengXian" w:hAnsiTheme="majorHAnsi" w:cstheme="majorHAnsi"/>
          <w:kern w:val="2"/>
          <w:lang w:eastAsia="zh-CN"/>
        </w:rPr>
        <w:t>the procedure</w:t>
      </w:r>
      <w:r w:rsidR="00AE2816">
        <w:rPr>
          <w:rFonts w:asciiTheme="majorHAnsi" w:eastAsia="DengXian" w:hAnsiTheme="majorHAnsi" w:cstheme="majorHAnsi"/>
          <w:kern w:val="2"/>
          <w:lang w:eastAsia="zh-CN"/>
        </w:rPr>
        <w:t xml:space="preserve"> in step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 5.5.</w:t>
      </w:r>
    </w:p>
    <w:p w14:paraId="275F23B1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133A0B79" w14:textId="02898C41" w:rsidR="0074558D" w:rsidRDefault="0074558D" w:rsidP="001C4E8B">
      <w:pPr>
        <w:rPr>
          <w:rFonts w:asciiTheme="majorHAnsi" w:eastAsia="DengXi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 w:hint="eastAsia"/>
          <w:kern w:val="2"/>
          <w:lang w:eastAsia="zh-CN"/>
        </w:rPr>
        <w:t>N</w:t>
      </w:r>
      <w:r w:rsidR="00DE6362">
        <w:rPr>
          <w:rFonts w:asciiTheme="majorHAnsi" w:eastAsia="DengXian" w:hAnsiTheme="majorHAnsi" w:cstheme="majorHAnsi"/>
          <w:kern w:val="2"/>
          <w:lang w:eastAsia="zh-CN"/>
        </w:rPr>
        <w:t>OTE</w:t>
      </w:r>
      <w:r>
        <w:rPr>
          <w:rFonts w:asciiTheme="majorHAnsi" w:eastAsia="DengXian" w:hAnsiTheme="majorHAnsi" w:cstheme="majorHAnsi"/>
          <w:kern w:val="2"/>
          <w:lang w:eastAsia="zh-CN"/>
        </w:rPr>
        <w:t xml:space="preserve">: 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>The ca</w:t>
      </w:r>
      <w:r>
        <w:rPr>
          <w:rFonts w:asciiTheme="majorHAnsi" w:eastAsia="DengXian" w:hAnsiTheme="majorHAnsi" w:cstheme="majorHAnsi"/>
          <w:kern w:val="2"/>
          <w:lang w:eastAsia="zh-CN"/>
        </w:rPr>
        <w:t>theter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A84105">
        <w:rPr>
          <w:rFonts w:asciiTheme="majorHAnsi" w:eastAsia="DengXian" w:hAnsiTheme="majorHAnsi" w:cstheme="majorHAnsi"/>
          <w:kern w:val="2"/>
          <w:lang w:eastAsia="zh-CN"/>
        </w:rPr>
        <w:t>does not need to be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 xml:space="preserve"> closed </w:t>
      </w:r>
      <w:r w:rsidR="00A84105">
        <w:rPr>
          <w:rFonts w:asciiTheme="majorHAnsi" w:eastAsia="DengXian" w:hAnsiTheme="majorHAnsi" w:cstheme="majorHAnsi"/>
          <w:kern w:val="2"/>
          <w:lang w:eastAsia="zh-CN"/>
        </w:rPr>
        <w:t>with</w:t>
      </w:r>
      <w:r w:rsidR="00A84105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B132F9">
        <w:rPr>
          <w:rFonts w:asciiTheme="majorHAnsi" w:eastAsia="DengXian" w:hAnsiTheme="majorHAnsi" w:cstheme="majorHAnsi"/>
          <w:kern w:val="2"/>
          <w:lang w:eastAsia="zh-CN"/>
        </w:rPr>
        <w:t xml:space="preserve">the </w:t>
      </w:r>
      <w:r>
        <w:rPr>
          <w:rFonts w:asciiTheme="majorHAnsi" w:eastAsia="DengXian" w:hAnsiTheme="majorHAnsi" w:cstheme="majorHAnsi"/>
          <w:kern w:val="2"/>
          <w:lang w:eastAsia="zh-CN"/>
        </w:rPr>
        <w:t>lock solution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A84105">
        <w:rPr>
          <w:rFonts w:asciiTheme="majorHAnsi" w:eastAsia="DengXian" w:hAnsiTheme="majorHAnsi" w:cstheme="majorHAnsi"/>
          <w:kern w:val="2"/>
          <w:lang w:eastAsia="zh-CN"/>
        </w:rPr>
        <w:t>until the blood collection is completed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57BBDAB6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7AC7B4C6" w14:textId="1A23656E" w:rsidR="0074558D" w:rsidRPr="00324775" w:rsidRDefault="00B406CD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 w:rsidRPr="0074558D">
        <w:rPr>
          <w:rFonts w:asciiTheme="majorHAnsi" w:eastAsia="DengXian" w:hAnsiTheme="majorHAnsi" w:cstheme="majorHAnsi"/>
          <w:kern w:val="2"/>
          <w:lang w:eastAsia="zh-CN"/>
        </w:rPr>
        <w:t>I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>mmediately centrifuge</w:t>
      </w:r>
      <w:r w:rsidRPr="0074558D">
        <w:rPr>
          <w:rFonts w:asciiTheme="majorHAnsi" w:eastAsia="DengXian" w:hAnsiTheme="majorHAnsi" w:cstheme="majorHAnsi"/>
          <w:kern w:val="2"/>
          <w:lang w:eastAsia="zh-CN"/>
        </w:rPr>
        <w:t xml:space="preserve"> the blood sample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at 3000</w:t>
      </w:r>
      <w:r w:rsidR="00F70884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AE2816">
        <w:rPr>
          <w:rFonts w:asciiTheme="majorHAnsi" w:eastAsia="DengXian" w:hAnsiTheme="majorHAnsi" w:cstheme="majorHAnsi"/>
          <w:kern w:val="2"/>
          <w:lang w:eastAsia="zh-CN"/>
        </w:rPr>
        <w:t>x</w:t>
      </w:r>
      <w:r w:rsidR="00F70884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127B6B" w:rsidRPr="008257E0">
        <w:rPr>
          <w:rFonts w:asciiTheme="majorHAnsi" w:eastAsia="DengXian" w:hAnsiTheme="majorHAnsi" w:cstheme="majorHAnsi"/>
          <w:i/>
          <w:iCs/>
          <w:kern w:val="2"/>
          <w:lang w:eastAsia="zh-CN"/>
        </w:rPr>
        <w:t>g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at 4</w:t>
      </w:r>
      <w:r w:rsidR="005C12B0">
        <w:rPr>
          <w:rFonts w:asciiTheme="majorHAnsi" w:eastAsia="DengXian" w:hAnsiTheme="majorHAnsi" w:cstheme="majorHAnsi"/>
          <w:kern w:val="2"/>
          <w:lang w:eastAsia="zh-CN"/>
        </w:rPr>
        <w:t xml:space="preserve"> °C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 xml:space="preserve"> for 10 min</w:t>
      </w:r>
      <w:r w:rsidR="0074558D">
        <w:rPr>
          <w:rFonts w:asciiTheme="majorHAnsi" w:eastAsia="DengXian" w:hAnsiTheme="majorHAnsi" w:cstheme="majorHAnsi"/>
          <w:kern w:val="2"/>
          <w:lang w:eastAsia="zh-CN"/>
        </w:rPr>
        <w:t>.</w:t>
      </w:r>
    </w:p>
    <w:p w14:paraId="28B7742F" w14:textId="77777777" w:rsidR="00DE6362" w:rsidRPr="00324775" w:rsidRDefault="00DE6362" w:rsidP="001C4E8B">
      <w:pPr>
        <w:rPr>
          <w:rFonts w:asciiTheme="majorHAnsi" w:eastAsia="DengXian" w:hAnsiTheme="majorHAnsi" w:cstheme="majorHAnsi"/>
          <w:kern w:val="2"/>
          <w:lang w:eastAsia="zh-CN"/>
        </w:rPr>
      </w:pPr>
    </w:p>
    <w:p w14:paraId="1F69FCD5" w14:textId="7F223A09" w:rsidR="006E4797" w:rsidRPr="00324775" w:rsidRDefault="0074558D" w:rsidP="001C4E8B">
      <w:pPr>
        <w:numPr>
          <w:ilvl w:val="1"/>
          <w:numId w:val="15"/>
        </w:numPr>
        <w:ind w:left="0" w:firstLine="0"/>
        <w:rPr>
          <w:rFonts w:asciiTheme="majorHAnsi" w:eastAsia="DengXian" w:hAnsiTheme="majorHAnsi" w:cstheme="majorHAnsi"/>
          <w:kern w:val="2"/>
          <w:lang w:eastAsia="zh-CN"/>
        </w:rPr>
      </w:pPr>
      <w:r>
        <w:rPr>
          <w:rFonts w:asciiTheme="majorHAnsi" w:eastAsia="DengXian" w:hAnsiTheme="majorHAnsi" w:cstheme="majorHAnsi"/>
          <w:kern w:val="2"/>
          <w:lang w:eastAsia="zh-CN"/>
        </w:rPr>
        <w:t>A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>nalyze the extracted plasma sample</w:t>
      </w:r>
      <w:r w:rsidR="0053582E">
        <w:rPr>
          <w:rFonts w:asciiTheme="majorHAnsi" w:eastAsia="DengXian" w:hAnsiTheme="majorHAnsi" w:cstheme="majorHAnsi"/>
          <w:kern w:val="2"/>
          <w:lang w:eastAsia="zh-CN"/>
        </w:rPr>
        <w:t xml:space="preserve"> </w:t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>by liquid chromatography-mass spectroscopy</w: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begin">
          <w:fldData xml:space="preserve">PEVuZE5vdGU+PENpdGU+PEF1dGhvcj5ZYW48L0F1dGhvcj48WWVhcj4yMDE0PC9ZZWFyPjxSZWNO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</w:fldData>
        </w:fldChar>
      </w:r>
      <w:r w:rsidR="00D87384">
        <w:rPr>
          <w:rFonts w:asciiTheme="majorHAnsi" w:eastAsia="DengXian" w:hAnsiTheme="majorHAnsi" w:cstheme="majorHAnsi"/>
          <w:kern w:val="2"/>
          <w:lang w:eastAsia="zh-CN"/>
        </w:rPr>
        <w:instrText xml:space="preserve"> ADDIN EN.CITE </w:instrTex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begin">
          <w:fldData xml:space="preserve">PEVuZE5vdGU+PENpdGU+PEF1dGhvcj5ZYW48L0F1dGhvcj48WWVhcj4yMDE0PC9ZZWFyPjxSZWNO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</w:fldData>
        </w:fldChar>
      </w:r>
      <w:r w:rsidR="00D87384">
        <w:rPr>
          <w:rFonts w:asciiTheme="majorHAnsi" w:eastAsia="DengXian" w:hAnsiTheme="majorHAnsi" w:cstheme="majorHAnsi"/>
          <w:kern w:val="2"/>
          <w:lang w:eastAsia="zh-CN"/>
        </w:rPr>
        <w:instrText xml:space="preserve"> ADDIN EN.CITE.DATA </w:instrText>
      </w:r>
      <w:r w:rsidR="00D87384">
        <w:rPr>
          <w:rFonts w:asciiTheme="majorHAnsi" w:eastAsia="DengXian" w:hAnsiTheme="majorHAnsi" w:cstheme="majorHAnsi"/>
          <w:kern w:val="2"/>
          <w:lang w:eastAsia="zh-CN"/>
        </w:rPr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end"/>
      </w:r>
      <w:r w:rsidR="00D87384">
        <w:rPr>
          <w:rFonts w:asciiTheme="majorHAnsi" w:eastAsia="DengXian" w:hAnsiTheme="majorHAnsi" w:cstheme="majorHAnsi"/>
          <w:kern w:val="2"/>
          <w:lang w:eastAsia="zh-CN"/>
        </w:rPr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separate"/>
      </w:r>
      <w:r w:rsidR="00D87384" w:rsidRPr="00D87384">
        <w:rPr>
          <w:rFonts w:asciiTheme="majorHAnsi" w:eastAsia="DengXian" w:hAnsiTheme="majorHAnsi" w:cstheme="majorHAnsi"/>
          <w:noProof/>
          <w:kern w:val="2"/>
          <w:vertAlign w:val="superscript"/>
          <w:lang w:eastAsia="zh-CN"/>
        </w:rPr>
        <w:t>17,18</w:t>
      </w:r>
      <w:r w:rsidR="00D87384">
        <w:rPr>
          <w:rFonts w:asciiTheme="majorHAnsi" w:eastAsia="DengXian" w:hAnsiTheme="majorHAnsi" w:cstheme="majorHAnsi"/>
          <w:kern w:val="2"/>
          <w:lang w:eastAsia="zh-CN"/>
        </w:rPr>
        <w:fldChar w:fldCharType="end"/>
      </w:r>
      <w:r w:rsidR="00127B6B" w:rsidRPr="0074558D">
        <w:rPr>
          <w:rFonts w:asciiTheme="majorHAnsi" w:eastAsia="DengXian" w:hAnsiTheme="majorHAnsi" w:cstheme="majorHAnsi"/>
          <w:kern w:val="2"/>
          <w:lang w:eastAsia="zh-CN"/>
        </w:rPr>
        <w:t>.</w:t>
      </w:r>
    </w:p>
    <w:bookmarkEnd w:id="2"/>
    <w:p w14:paraId="4015356B" w14:textId="77777777" w:rsidR="006E4797" w:rsidRDefault="006E4797" w:rsidP="001C4E8B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08AF3300" w14:textId="552461E7" w:rsidR="006E4797" w:rsidRDefault="00551D82" w:rsidP="001C4E8B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REPRESENTATIVE RESULTS:</w:t>
      </w:r>
    </w:p>
    <w:p w14:paraId="73E3DA13" w14:textId="4E9F88F9" w:rsidR="00DA686B" w:rsidRDefault="00F458AA" w:rsidP="001C4E8B">
      <w:r w:rsidRPr="00300EE9">
        <w:lastRenderedPageBreak/>
        <w:t>This protocol</w:t>
      </w:r>
      <w:r w:rsidR="00CD061C">
        <w:t xml:space="preserve"> </w:t>
      </w:r>
      <w:r w:rsidR="00C078D3">
        <w:t xml:space="preserve">has </w:t>
      </w:r>
      <w:r w:rsidR="00CD061C">
        <w:t>thoroughly demonstrated how to establish a long-term JVC mode</w:t>
      </w:r>
      <w:r>
        <w:t>l</w:t>
      </w:r>
      <w:r w:rsidR="0081624D">
        <w:t xml:space="preserve"> </w:t>
      </w:r>
      <w:r w:rsidR="002A052D">
        <w:rPr>
          <w:lang w:eastAsia="zh-CN"/>
        </w:rPr>
        <w:t>using</w:t>
      </w:r>
      <w:r w:rsidR="0081624D">
        <w:rPr>
          <w:lang w:val="en-CA" w:eastAsia="zh-CN"/>
        </w:rPr>
        <w:t xml:space="preserve"> microsurg</w:t>
      </w:r>
      <w:r w:rsidR="002A052D">
        <w:rPr>
          <w:lang w:val="en-CA" w:eastAsia="zh-CN"/>
        </w:rPr>
        <w:t>ical skills</w:t>
      </w:r>
      <w:r w:rsidR="00CD061C">
        <w:t xml:space="preserve"> for serial blood collection</w:t>
      </w:r>
      <w:r w:rsidR="00976165">
        <w:t xml:space="preserve">. </w:t>
      </w:r>
      <w:r w:rsidR="00CD061C" w:rsidRPr="00BC1FA4">
        <w:rPr>
          <w:b/>
          <w:bCs/>
        </w:rPr>
        <w:t>Figure 1</w:t>
      </w:r>
      <w:r w:rsidR="00B76A50">
        <w:rPr>
          <w:b/>
          <w:bCs/>
        </w:rPr>
        <w:t>A</w:t>
      </w:r>
      <w:r w:rsidR="00976165">
        <w:t xml:space="preserve"> </w:t>
      </w:r>
      <w:r w:rsidR="002A052D">
        <w:t xml:space="preserve">shows </w:t>
      </w:r>
      <w:r w:rsidR="00304D98">
        <w:t xml:space="preserve">the </w:t>
      </w:r>
      <w:r w:rsidR="00CD061C">
        <w:t xml:space="preserve">essential </w:t>
      </w:r>
      <w:r w:rsidR="00E76E02">
        <w:t>surgical instruments and materials</w:t>
      </w:r>
      <w:r w:rsidR="00105B48">
        <w:t xml:space="preserve"> used</w:t>
      </w:r>
      <w:r w:rsidR="00E76E02">
        <w:t xml:space="preserve"> to conduct the surgery. The specification of PU catheter</w:t>
      </w:r>
      <w:r w:rsidR="002C7011">
        <w:t xml:space="preserve"> with three blue mark</w:t>
      </w:r>
      <w:r w:rsidR="002A052D">
        <w:t>s</w:t>
      </w:r>
      <w:r w:rsidR="00E76E02">
        <w:t xml:space="preserve"> </w:t>
      </w:r>
      <w:r w:rsidR="00F70884">
        <w:t>is</w:t>
      </w:r>
      <w:r w:rsidR="00E76E02">
        <w:t xml:space="preserve"> also</w:t>
      </w:r>
      <w:r w:rsidR="002C7011">
        <w:t xml:space="preserve"> illustrated, which is helpful for guiding the researcher to place the vein cannula</w:t>
      </w:r>
      <w:r w:rsidR="004C6761">
        <w:t xml:space="preserve"> </w:t>
      </w:r>
      <w:r w:rsidR="002A052D">
        <w:t>i</w:t>
      </w:r>
      <w:r w:rsidR="004C6761">
        <w:t xml:space="preserve">n </w:t>
      </w:r>
      <w:r w:rsidR="004C6761" w:rsidRPr="005C12B0">
        <w:t>step 3.3</w:t>
      </w:r>
      <w:r w:rsidR="004C6761" w:rsidRPr="00BC1FA4">
        <w:rPr>
          <w:i/>
          <w:iCs/>
        </w:rPr>
        <w:t>.</w:t>
      </w:r>
      <w:r w:rsidR="004C6761">
        <w:t>, how to use the marks on the PU catheter to guide the cannulation</w:t>
      </w:r>
      <w:r w:rsidR="00B76A50">
        <w:t xml:space="preserve"> (</w:t>
      </w:r>
      <w:r w:rsidR="00B76A50" w:rsidRPr="001317BD">
        <w:rPr>
          <w:b/>
          <w:bCs/>
        </w:rPr>
        <w:t>Figure 1B</w:t>
      </w:r>
      <w:r w:rsidR="00B76A50">
        <w:t>)</w:t>
      </w:r>
      <w:r w:rsidR="00976165">
        <w:t>.</w:t>
      </w:r>
      <w:r w:rsidR="00332E8B">
        <w:t xml:space="preserve"> It is also important to </w:t>
      </w:r>
      <w:r w:rsidR="00AE2816">
        <w:t xml:space="preserve">be </w:t>
      </w:r>
      <w:r w:rsidR="002A052D">
        <w:t>aware</w:t>
      </w:r>
      <w:r w:rsidR="00AE2816">
        <w:t xml:space="preserve"> of</w:t>
      </w:r>
      <w:r w:rsidR="002A052D">
        <w:t xml:space="preserve"> </w:t>
      </w:r>
      <w:r w:rsidR="00332E8B">
        <w:t>the timeline</w:t>
      </w:r>
      <w:r w:rsidR="002A052D">
        <w:t xml:space="preserve"> required</w:t>
      </w:r>
      <w:r w:rsidR="00332E8B">
        <w:t xml:space="preserve"> to establish the JVC rat model (</w:t>
      </w:r>
      <w:r w:rsidR="00332E8B" w:rsidRPr="00BC1FA4">
        <w:rPr>
          <w:b/>
          <w:bCs/>
        </w:rPr>
        <w:t>Figure 1C</w:t>
      </w:r>
      <w:r w:rsidR="00332E8B">
        <w:t>). Although the</w:t>
      </w:r>
      <w:r w:rsidR="004F7994">
        <w:t xml:space="preserve"> </w:t>
      </w:r>
      <w:r w:rsidR="002A052D">
        <w:t xml:space="preserve">operating time for the JVC is </w:t>
      </w:r>
      <w:r w:rsidR="004F7994">
        <w:t>approximately 35 min</w:t>
      </w:r>
      <w:r w:rsidR="00AE2816">
        <w:t>,</w:t>
      </w:r>
      <w:r w:rsidR="004F7994">
        <w:t xml:space="preserve"> if the researcher is skillful, </w:t>
      </w:r>
      <w:r w:rsidR="00E5727E">
        <w:t>it takes 10</w:t>
      </w:r>
      <w:r w:rsidR="00AE2816">
        <w:t>–</w:t>
      </w:r>
      <w:r w:rsidR="00E5727E">
        <w:t xml:space="preserve">14 days (the </w:t>
      </w:r>
      <w:r w:rsidR="006F2CE0">
        <w:t xml:space="preserve">adaptation </w:t>
      </w:r>
      <w:r w:rsidR="00E5727E">
        <w:t>and recovery phase) for</w:t>
      </w:r>
      <w:r w:rsidR="00AE2816">
        <w:t xml:space="preserve"> the</w:t>
      </w:r>
      <w:r w:rsidR="00E5727E">
        <w:t xml:space="preserve"> JVC rat model </w:t>
      </w:r>
      <w:r w:rsidR="004E4F3A">
        <w:t xml:space="preserve">to be </w:t>
      </w:r>
      <w:r w:rsidR="00E5727E">
        <w:t xml:space="preserve">ready </w:t>
      </w:r>
      <w:r w:rsidR="004E4F3A">
        <w:t>for</w:t>
      </w:r>
      <w:r w:rsidR="00E5727E">
        <w:t xml:space="preserve"> use, </w:t>
      </w:r>
      <w:r w:rsidR="004F7994">
        <w:t xml:space="preserve">compared to </w:t>
      </w:r>
      <w:r w:rsidR="00AE2816">
        <w:t xml:space="preserve">the </w:t>
      </w:r>
      <w:r w:rsidR="004F7994">
        <w:t>non-surgical approach, such as the tai</w:t>
      </w:r>
      <w:r w:rsidR="00E5727E">
        <w:t>l</w:t>
      </w:r>
      <w:r w:rsidR="004F7994">
        <w:t xml:space="preserve"> snipping or </w:t>
      </w:r>
      <w:r w:rsidR="00E5727E">
        <w:t>orbital sinus puncture</w:t>
      </w:r>
      <w:r w:rsidR="00AE2816">
        <w:t>,</w:t>
      </w:r>
      <w:r w:rsidR="00E5727E">
        <w:t xml:space="preserve"> which can be used immediately</w:t>
      </w:r>
      <w:r w:rsidR="0019418F">
        <w:t xml:space="preserve"> with proper training</w:t>
      </w:r>
      <w:r w:rsidR="00E5727E">
        <w:t>.</w:t>
      </w:r>
    </w:p>
    <w:p w14:paraId="158A5476" w14:textId="77777777" w:rsidR="00DE6362" w:rsidRDefault="00DE6362" w:rsidP="001C4E8B"/>
    <w:p w14:paraId="04B984B4" w14:textId="133E0E86" w:rsidR="0068399C" w:rsidRDefault="000B3A67" w:rsidP="001C4E8B">
      <w:r>
        <w:rPr>
          <w:lang w:eastAsia="zh-CN"/>
        </w:rPr>
        <w:t>T</w:t>
      </w:r>
      <w:r w:rsidR="00435710">
        <w:rPr>
          <w:lang w:eastAsia="zh-CN"/>
        </w:rPr>
        <w:t xml:space="preserve">he </w:t>
      </w:r>
      <w:r w:rsidR="008F1C6E">
        <w:t>p</w:t>
      </w:r>
      <w:r w:rsidR="00435710">
        <w:t xml:space="preserve">hysiological and </w:t>
      </w:r>
      <w:r w:rsidR="008F1C6E">
        <w:t>hematological</w:t>
      </w:r>
      <w:r w:rsidR="00435710">
        <w:t xml:space="preserve"> </w:t>
      </w:r>
      <w:r w:rsidR="00492419">
        <w:t>condi</w:t>
      </w:r>
      <w:r w:rsidR="00BC1FA4">
        <w:t>t</w:t>
      </w:r>
      <w:r w:rsidR="00492419">
        <w:t>ions</w:t>
      </w:r>
      <w:r w:rsidR="008F1C6E">
        <w:t xml:space="preserve"> over 6</w:t>
      </w:r>
      <w:r w:rsidR="00AE2816">
        <w:t xml:space="preserve"> </w:t>
      </w:r>
      <w:r w:rsidR="008F1C6E">
        <w:t>days postoperatively</w:t>
      </w:r>
      <w:r>
        <w:t xml:space="preserve"> </w:t>
      </w:r>
      <w:r w:rsidR="00994533">
        <w:t>was also investigated</w:t>
      </w:r>
      <w:r w:rsidR="008F1C6E">
        <w:t xml:space="preserve"> (</w:t>
      </w:r>
      <w:r w:rsidR="008F1C6E" w:rsidRPr="00BC1FA4">
        <w:rPr>
          <w:b/>
          <w:bCs/>
        </w:rPr>
        <w:t>Figure 2</w:t>
      </w:r>
      <w:r w:rsidR="008F1C6E">
        <w:t xml:space="preserve">). </w:t>
      </w:r>
      <w:r w:rsidR="004523F2" w:rsidRPr="003F727A">
        <w:t>The rat</w:t>
      </w:r>
      <w:r w:rsidR="00E83E7B">
        <w:t>'</w:t>
      </w:r>
      <w:r w:rsidR="0014781C" w:rsidRPr="001317BD">
        <w:t>s</w:t>
      </w:r>
      <w:r w:rsidR="004523F2" w:rsidRPr="003F727A">
        <w:t xml:space="preserve"> </w:t>
      </w:r>
      <w:r w:rsidR="00492419" w:rsidRPr="003F727A">
        <w:t>body weight</w:t>
      </w:r>
      <w:r w:rsidR="00806222" w:rsidRPr="003F727A">
        <w:t xml:space="preserve"> gain</w:t>
      </w:r>
      <w:r w:rsidR="00492419" w:rsidRPr="003F727A">
        <w:t>, food and water intake</w:t>
      </w:r>
      <w:r w:rsidR="005A72A3" w:rsidRPr="003F727A">
        <w:t>,</w:t>
      </w:r>
      <w:r w:rsidR="00492419" w:rsidRPr="003F727A">
        <w:t xml:space="preserve"> and complete blood cell count</w:t>
      </w:r>
      <w:r w:rsidR="00C96BDF" w:rsidRPr="001317BD">
        <w:t xml:space="preserve"> </w:t>
      </w:r>
      <w:r w:rsidR="006C40C5" w:rsidRPr="001317BD">
        <w:t>w</w:t>
      </w:r>
      <w:r w:rsidR="00276B6A">
        <w:t>ere</w:t>
      </w:r>
      <w:r w:rsidR="006C40C5" w:rsidRPr="001317BD">
        <w:t xml:space="preserve"> variable during the recovery phase </w:t>
      </w:r>
      <w:r w:rsidR="00C96BDF" w:rsidRPr="001317BD">
        <w:t>(</w:t>
      </w:r>
      <w:r w:rsidR="00C96BDF" w:rsidRPr="001317BD">
        <w:rPr>
          <w:b/>
          <w:bCs/>
        </w:rPr>
        <w:t>Figure 2</w:t>
      </w:r>
      <w:proofErr w:type="gramStart"/>
      <w:r w:rsidR="00C96BDF" w:rsidRPr="001317BD">
        <w:rPr>
          <w:b/>
          <w:bCs/>
        </w:rPr>
        <w:t>A</w:t>
      </w:r>
      <w:r w:rsidR="002A6254" w:rsidRPr="001317BD">
        <w:rPr>
          <w:b/>
          <w:bCs/>
        </w:rPr>
        <w:t>,B</w:t>
      </w:r>
      <w:proofErr w:type="gramEnd"/>
      <w:r w:rsidR="00C96BDF" w:rsidRPr="001317BD">
        <w:t>)</w:t>
      </w:r>
      <w:r w:rsidR="00741E60" w:rsidRPr="003F727A">
        <w:t>. It</w:t>
      </w:r>
      <w:r w:rsidR="00741E60">
        <w:t xml:space="preserve"> </w:t>
      </w:r>
      <w:r w:rsidR="0014781C">
        <w:t>was</w:t>
      </w:r>
      <w:r w:rsidR="00741E60">
        <w:t xml:space="preserve"> found that </w:t>
      </w:r>
      <w:proofErr w:type="gramStart"/>
      <w:r w:rsidR="00741E60">
        <w:t>the majority of</w:t>
      </w:r>
      <w:proofErr w:type="gramEnd"/>
      <w:r w:rsidR="00741E60">
        <w:t xml:space="preserve"> rats</w:t>
      </w:r>
      <w:r w:rsidR="00C07CCE">
        <w:t xml:space="preserve"> under </w:t>
      </w:r>
      <w:r>
        <w:t xml:space="preserve">the </w:t>
      </w:r>
      <w:r w:rsidR="009D319A">
        <w:t>present study</w:t>
      </w:r>
      <w:r w:rsidR="00C07CCE">
        <w:t xml:space="preserve"> condition </w:t>
      </w:r>
      <w:r w:rsidR="00AE2816">
        <w:t xml:space="preserve">recover </w:t>
      </w:r>
      <w:r w:rsidR="00741E60">
        <w:t>within 4</w:t>
      </w:r>
      <w:r w:rsidR="00AE2816">
        <w:t>–</w:t>
      </w:r>
      <w:r w:rsidR="00741E60">
        <w:t xml:space="preserve">6 days post-surgery as evidenced by </w:t>
      </w:r>
      <w:r w:rsidR="00C07CCE">
        <w:t>restored levels of some key features, such as body weight gain &gt;10</w:t>
      </w:r>
      <w:r w:rsidR="0089771F">
        <w:t xml:space="preserve"> g</w:t>
      </w:r>
      <w:r w:rsidR="00C07CCE">
        <w:t>, regular diet intak</w:t>
      </w:r>
      <w:r w:rsidR="00C3456F">
        <w:t>e</w:t>
      </w:r>
      <w:r w:rsidR="00C07CCE">
        <w:t xml:space="preserve">, and </w:t>
      </w:r>
      <w:r w:rsidR="004906D9">
        <w:t>selected blood components relating to infection, dehydration</w:t>
      </w:r>
      <w:r w:rsidR="005A72A3">
        <w:t>,</w:t>
      </w:r>
      <w:r w:rsidR="004906D9">
        <w:t xml:space="preserve"> and inflammation, including</w:t>
      </w:r>
      <w:r w:rsidR="004906D9" w:rsidRPr="004906D9">
        <w:t xml:space="preserve"> </w:t>
      </w:r>
      <w:r w:rsidR="004906D9" w:rsidRPr="0022358B">
        <w:t>white blood cell count, red blood cell count, hemoglobin and platelet count</w:t>
      </w:r>
      <w:r w:rsidR="004906D9">
        <w:t xml:space="preserve"> (</w:t>
      </w:r>
      <w:r w:rsidR="004906D9" w:rsidRPr="00BC1FA4">
        <w:rPr>
          <w:b/>
          <w:bCs/>
        </w:rPr>
        <w:t>Figure 2C</w:t>
      </w:r>
      <w:r w:rsidR="00350D9C">
        <w:rPr>
          <w:b/>
          <w:bCs/>
        </w:rPr>
        <w:t>–</w:t>
      </w:r>
      <w:r w:rsidR="00806222">
        <w:rPr>
          <w:b/>
          <w:bCs/>
        </w:rPr>
        <w:t>F</w:t>
      </w:r>
      <w:r w:rsidR="004906D9">
        <w:t xml:space="preserve">). </w:t>
      </w:r>
      <w:r w:rsidR="009D08A3">
        <w:t xml:space="preserve">It is worth noting that </w:t>
      </w:r>
      <w:r w:rsidR="00077098">
        <w:t>the amount of</w:t>
      </w:r>
      <w:r w:rsidR="00435710" w:rsidRPr="002A35C9">
        <w:t xml:space="preserve"> water intake</w:t>
      </w:r>
      <w:r w:rsidR="00077098">
        <w:t xml:space="preserve"> in rats</w:t>
      </w:r>
      <w:r w:rsidR="00435710" w:rsidRPr="002A35C9">
        <w:t xml:space="preserve"> was relatively large</w:t>
      </w:r>
      <w:r w:rsidR="00077098">
        <w:t xml:space="preserve"> on the </w:t>
      </w:r>
      <w:r w:rsidR="00350D9C">
        <w:t xml:space="preserve">first </w:t>
      </w:r>
      <w:r w:rsidR="00077098">
        <w:t>day post-</w:t>
      </w:r>
      <w:r w:rsidR="00077098" w:rsidRPr="002A35C9">
        <w:t>operation</w:t>
      </w:r>
      <w:r w:rsidR="00077098">
        <w:t xml:space="preserve">, </w:t>
      </w:r>
      <w:r w:rsidR="001317BD">
        <w:t>indicating dehydration</w:t>
      </w:r>
      <w:r w:rsidR="00077098">
        <w:t>.</w:t>
      </w:r>
    </w:p>
    <w:p w14:paraId="2E9D00A4" w14:textId="77777777" w:rsidR="00DE6362" w:rsidRDefault="00DE6362" w:rsidP="001C4E8B"/>
    <w:p w14:paraId="187561C1" w14:textId="2422EE37" w:rsidR="00E5727E" w:rsidRPr="0019418F" w:rsidRDefault="00077098" w:rsidP="001C4E8B">
      <w:r w:rsidRPr="00077098">
        <w:t>Pharmacokinetic</w:t>
      </w:r>
      <w:r w:rsidR="00975930">
        <w:t>s</w:t>
      </w:r>
      <w:r w:rsidRPr="00077098">
        <w:t xml:space="preserve"> of</w:t>
      </w:r>
      <w:r w:rsidR="002A6254">
        <w:t xml:space="preserve"> the</w:t>
      </w:r>
      <w:r w:rsidRPr="00077098">
        <w:t xml:space="preserve"> </w:t>
      </w:r>
      <w:r w:rsidR="00975930">
        <w:t xml:space="preserve">natural </w:t>
      </w:r>
      <w:r w:rsidR="000B3A67">
        <w:t>poly</w:t>
      </w:r>
      <w:r w:rsidR="00975930">
        <w:t>phenol</w:t>
      </w:r>
      <w:r w:rsidR="002A6254">
        <w:t>,</w:t>
      </w:r>
      <w:r w:rsidR="0068399C">
        <w:t xml:space="preserve"> </w:t>
      </w:r>
      <w:r w:rsidRPr="00077098">
        <w:t>ellagic acid</w:t>
      </w:r>
      <w:r w:rsidR="0068399C">
        <w:t xml:space="preserve"> was studied in the established JVC rat mode</w:t>
      </w:r>
      <w:r w:rsidR="00975930">
        <w:t>l</w:t>
      </w:r>
      <w:r w:rsidR="000B70FE">
        <w:t xml:space="preserve"> (</w:t>
      </w:r>
      <w:r w:rsidR="000B70FE" w:rsidRPr="001379A6">
        <w:rPr>
          <w:b/>
          <w:bCs/>
        </w:rPr>
        <w:t>Figure 3</w:t>
      </w:r>
      <w:r w:rsidR="000B70FE" w:rsidRPr="00791FCF">
        <w:t>)</w:t>
      </w:r>
      <w:r w:rsidR="0068399C" w:rsidRPr="00791FCF">
        <w:t>. The ellagic acid is characterized</w:t>
      </w:r>
      <w:r w:rsidR="00B132F9">
        <w:t xml:space="preserve"> </w:t>
      </w:r>
      <w:r w:rsidR="001317BD">
        <w:t>with</w:t>
      </w:r>
      <w:r w:rsidR="001317BD" w:rsidRPr="00791FCF">
        <w:t xml:space="preserve"> poor</w:t>
      </w:r>
      <w:r w:rsidR="0068399C" w:rsidRPr="00791FCF">
        <w:t xml:space="preserve"> drug </w:t>
      </w:r>
      <w:r w:rsidR="00BC1FA4" w:rsidRPr="00791FCF">
        <w:t>bioavailability</w:t>
      </w:r>
      <w:r w:rsidR="000B70FE" w:rsidRPr="00791FCF">
        <w:t>.</w:t>
      </w:r>
      <w:r w:rsidR="00374BC4">
        <w:t xml:space="preserve"> </w:t>
      </w:r>
      <w:r w:rsidR="000B70FE">
        <w:t xml:space="preserve">When </w:t>
      </w:r>
      <w:r w:rsidR="00374BC4">
        <w:t xml:space="preserve">administered in </w:t>
      </w:r>
      <w:r w:rsidR="00975930">
        <w:t xml:space="preserve">a </w:t>
      </w:r>
      <w:r w:rsidR="00374BC4">
        <w:t>low dose</w:t>
      </w:r>
      <w:r w:rsidR="00975930">
        <w:t xml:space="preserve"> (</w:t>
      </w:r>
      <w:r w:rsidR="00300EE9">
        <w:t>e.g.,</w:t>
      </w:r>
      <w:r w:rsidR="00975930">
        <w:t xml:space="preserve"> 6</w:t>
      </w:r>
      <w:r w:rsidR="00C3456F">
        <w:t xml:space="preserve"> </w:t>
      </w:r>
      <w:r w:rsidR="00975930">
        <w:t>mg/kg)</w:t>
      </w:r>
      <w:r w:rsidR="00374BC4">
        <w:t>,</w:t>
      </w:r>
      <w:r w:rsidR="0068399C">
        <w:t xml:space="preserve"> </w:t>
      </w:r>
      <w:r w:rsidR="00B132F9">
        <w:t xml:space="preserve">a </w:t>
      </w:r>
      <w:r w:rsidR="0068399C">
        <w:t>large volume</w:t>
      </w:r>
      <w:r w:rsidR="000B70FE">
        <w:t xml:space="preserve"> of blood sample</w:t>
      </w:r>
      <w:r w:rsidR="0068399C">
        <w:t xml:space="preserve"> </w:t>
      </w:r>
      <w:r w:rsidR="00B132F9">
        <w:t xml:space="preserve">is required </w:t>
      </w:r>
      <w:r w:rsidR="0068399C">
        <w:t xml:space="preserve">to detect its concentration in the plasma. </w:t>
      </w:r>
      <w:r w:rsidR="0068399C" w:rsidRPr="00BC1FA4">
        <w:rPr>
          <w:b/>
          <w:bCs/>
        </w:rPr>
        <w:t>Figure 3</w:t>
      </w:r>
      <w:r w:rsidR="0068399C">
        <w:t xml:space="preserve"> </w:t>
      </w:r>
      <w:r w:rsidR="000B70FE">
        <w:t xml:space="preserve">shows </w:t>
      </w:r>
      <w:r w:rsidR="0068399C">
        <w:t>low</w:t>
      </w:r>
      <w:r w:rsidR="00374BC4">
        <w:t xml:space="preserve"> </w:t>
      </w:r>
      <w:r w:rsidR="000B70FE">
        <w:t>plasma-</w:t>
      </w:r>
      <w:r w:rsidR="0068399C">
        <w:t>concentration</w:t>
      </w:r>
      <w:r w:rsidR="003F727A">
        <w:t xml:space="preserve"> </w:t>
      </w:r>
      <w:r w:rsidR="000B70FE">
        <w:t xml:space="preserve">ellagic acid </w:t>
      </w:r>
      <w:r w:rsidR="00B132F9">
        <w:t xml:space="preserve">concentration </w:t>
      </w:r>
      <w:r w:rsidR="00374BC4">
        <w:t>in</w:t>
      </w:r>
      <w:r w:rsidR="000B70FE">
        <w:t xml:space="preserve"> </w:t>
      </w:r>
      <w:r w:rsidR="00374BC4">
        <w:t xml:space="preserve">ng/mL over 24 h and </w:t>
      </w:r>
      <w:r w:rsidR="00C56BA2">
        <w:t xml:space="preserve">its </w:t>
      </w:r>
      <w:r w:rsidR="000B70FE">
        <w:t xml:space="preserve">varied </w:t>
      </w:r>
      <w:r w:rsidR="00522643">
        <w:t>g</w:t>
      </w:r>
      <w:r w:rsidR="001317BD">
        <w:t>astro-intestinal tract (</w:t>
      </w:r>
      <w:r w:rsidR="00374BC4">
        <w:t>GIT</w:t>
      </w:r>
      <w:r w:rsidR="001317BD">
        <w:t>)</w:t>
      </w:r>
      <w:r w:rsidR="00374BC4">
        <w:t xml:space="preserve"> </w:t>
      </w:r>
      <w:r w:rsidR="000B70FE">
        <w:t>absorption owing to its poor solub</w:t>
      </w:r>
      <w:r w:rsidR="001379A6">
        <w:rPr>
          <w:rFonts w:hint="eastAsia"/>
          <w:lang w:eastAsia="zh-CN"/>
        </w:rPr>
        <w:t>i</w:t>
      </w:r>
      <w:r w:rsidR="000B70FE">
        <w:t>lity and permeability</w:t>
      </w:r>
      <w:r w:rsidR="00374BC4">
        <w:t>.</w:t>
      </w:r>
    </w:p>
    <w:p w14:paraId="079B5679" w14:textId="77777777" w:rsidR="006E4797" w:rsidRDefault="006E4797" w:rsidP="001C4E8B">
      <w:pPr>
        <w:rPr>
          <w:color w:val="808080"/>
        </w:rPr>
      </w:pPr>
    </w:p>
    <w:p w14:paraId="6D510784" w14:textId="7036C606" w:rsidR="006E4797" w:rsidRDefault="00551D82" w:rsidP="001C4E8B">
      <w:pPr>
        <w:rPr>
          <w:color w:val="808080"/>
        </w:rPr>
      </w:pPr>
      <w:r>
        <w:rPr>
          <w:b/>
        </w:rPr>
        <w:t>FIGURE AND TABLE LEGENDS:</w:t>
      </w:r>
    </w:p>
    <w:p w14:paraId="589A4F8F" w14:textId="1E393EE5" w:rsidR="006E4797" w:rsidRPr="002C1ECE" w:rsidRDefault="0045112F" w:rsidP="001C4E8B">
      <w:pPr>
        <w:rPr>
          <w:lang w:val="en-CA" w:eastAsia="zh-CN"/>
        </w:rPr>
      </w:pPr>
      <w:r w:rsidRPr="00BC1FA4">
        <w:rPr>
          <w:b/>
          <w:bCs/>
        </w:rPr>
        <w:t>Figure 1</w:t>
      </w:r>
      <w:r w:rsidR="002C1ECE">
        <w:rPr>
          <w:b/>
          <w:bCs/>
        </w:rPr>
        <w:t>:</w:t>
      </w:r>
      <w:r w:rsidR="002C1ECE">
        <w:t xml:space="preserve"> </w:t>
      </w:r>
      <w:r w:rsidRPr="002C1ECE">
        <w:rPr>
          <w:b/>
          <w:bCs/>
        </w:rPr>
        <w:t>Overview of the</w:t>
      </w:r>
      <w:r w:rsidR="0079707D" w:rsidRPr="002C1ECE">
        <w:rPr>
          <w:b/>
          <w:bCs/>
        </w:rPr>
        <w:t xml:space="preserve"> main</w:t>
      </w:r>
      <w:r w:rsidRPr="002C1ECE">
        <w:rPr>
          <w:b/>
          <w:bCs/>
        </w:rPr>
        <w:t xml:space="preserve"> surgical instruments and supplies used </w:t>
      </w:r>
      <w:r w:rsidR="000B70FE">
        <w:rPr>
          <w:rFonts w:hint="eastAsia"/>
          <w:b/>
          <w:bCs/>
          <w:lang w:eastAsia="zh-CN"/>
        </w:rPr>
        <w:t>for</w:t>
      </w:r>
      <w:r w:rsidR="00D82236" w:rsidRPr="002C1ECE">
        <w:rPr>
          <w:b/>
          <w:bCs/>
        </w:rPr>
        <w:t xml:space="preserve"> </w:t>
      </w:r>
      <w:r w:rsidR="0079707D" w:rsidRPr="002C1ECE">
        <w:rPr>
          <w:b/>
          <w:bCs/>
        </w:rPr>
        <w:t xml:space="preserve">JVC rat model </w:t>
      </w:r>
      <w:r w:rsidR="00B812EA" w:rsidRPr="002C1ECE">
        <w:rPr>
          <w:b/>
          <w:bCs/>
        </w:rPr>
        <w:t>establishment.</w:t>
      </w:r>
      <w:r w:rsidR="00B812EA">
        <w:t xml:space="preserve"> </w:t>
      </w:r>
      <w:r w:rsidR="00350D9C">
        <w:t>(</w:t>
      </w:r>
      <w:r w:rsidR="00B812EA" w:rsidRPr="002C1ECE">
        <w:rPr>
          <w:b/>
          <w:bCs/>
        </w:rPr>
        <w:t>A</w:t>
      </w:r>
      <w:r w:rsidR="00350D9C" w:rsidRPr="00324775">
        <w:t>)</w:t>
      </w:r>
      <w:r w:rsidR="002C1ECE">
        <w:t xml:space="preserve"> </w:t>
      </w:r>
      <w:r w:rsidR="00BE2465">
        <w:rPr>
          <w:lang w:val="en-CA" w:eastAsia="zh-CN"/>
        </w:rPr>
        <w:t xml:space="preserve">Top: a-d is </w:t>
      </w:r>
      <w:r w:rsidR="002C753B">
        <w:rPr>
          <w:lang w:val="en-CA" w:eastAsia="zh-CN"/>
        </w:rPr>
        <w:t>normal s</w:t>
      </w:r>
      <w:r w:rsidR="002C753B">
        <w:rPr>
          <w:rFonts w:hint="eastAsia"/>
          <w:lang w:val="en-CA" w:eastAsia="zh-CN"/>
        </w:rPr>
        <w:t>aline</w:t>
      </w:r>
      <w:r w:rsidR="002C753B">
        <w:rPr>
          <w:lang w:val="en-CA" w:eastAsia="zh-CN"/>
        </w:rPr>
        <w:t>, iodophor, plastic ware, spray bottle with 75% medical alcohol</w:t>
      </w:r>
      <w:r w:rsidR="00BE2465">
        <w:rPr>
          <w:lang w:val="en-CA" w:eastAsia="zh-CN"/>
        </w:rPr>
        <w:t>, respectively</w:t>
      </w:r>
      <w:r w:rsidR="00354F92">
        <w:rPr>
          <w:lang w:val="en-CA" w:eastAsia="zh-CN"/>
        </w:rPr>
        <w:t>; Middle: e-</w:t>
      </w:r>
      <w:r w:rsidR="00BE2465">
        <w:rPr>
          <w:lang w:val="en-CA" w:eastAsia="zh-CN"/>
        </w:rPr>
        <w:t xml:space="preserve">o is </w:t>
      </w:r>
      <w:r w:rsidR="002C753B">
        <w:rPr>
          <w:lang w:val="en-CA" w:eastAsia="zh-CN"/>
        </w:rPr>
        <w:t>5.0</w:t>
      </w:r>
      <w:r w:rsidR="00350D9C">
        <w:rPr>
          <w:lang w:val="en-CA" w:eastAsia="zh-CN"/>
        </w:rPr>
        <w:t xml:space="preserve"> </w:t>
      </w:r>
      <w:r w:rsidR="002C753B">
        <w:rPr>
          <w:lang w:val="en-CA" w:eastAsia="zh-CN"/>
        </w:rPr>
        <w:t>mL syringe, 1.0</w:t>
      </w:r>
      <w:r w:rsidR="00350D9C">
        <w:rPr>
          <w:lang w:val="en-CA" w:eastAsia="zh-CN"/>
        </w:rPr>
        <w:t xml:space="preserve"> </w:t>
      </w:r>
      <w:r w:rsidR="002C753B">
        <w:rPr>
          <w:lang w:val="en-CA" w:eastAsia="zh-CN"/>
        </w:rPr>
        <w:t xml:space="preserve">mL syringe, blunt tipped syringe, sterile cannula, surgical scissors, iris scissors, half-curved forceps, vessel dilator balanced forceps, </w:t>
      </w:r>
      <w:proofErr w:type="spellStart"/>
      <w:r w:rsidR="002C753B" w:rsidRPr="002C753B">
        <w:rPr>
          <w:lang w:val="en-CA" w:eastAsia="zh-CN"/>
        </w:rPr>
        <w:t>castroviejo</w:t>
      </w:r>
      <w:proofErr w:type="spellEnd"/>
      <w:r w:rsidR="002C753B" w:rsidRPr="002C753B">
        <w:rPr>
          <w:lang w:val="en-CA" w:eastAsia="zh-CN"/>
        </w:rPr>
        <w:t xml:space="preserve"> micro scissors</w:t>
      </w:r>
      <w:r w:rsidR="002C753B">
        <w:rPr>
          <w:lang w:val="en-CA" w:eastAsia="zh-CN"/>
        </w:rPr>
        <w:t xml:space="preserve">, </w:t>
      </w:r>
      <w:r w:rsidR="00221881" w:rsidRPr="00221881">
        <w:rPr>
          <w:lang w:val="en-CA" w:eastAsia="zh-CN"/>
        </w:rPr>
        <w:t xml:space="preserve">stainless steel </w:t>
      </w:r>
      <w:proofErr w:type="spellStart"/>
      <w:r w:rsidR="00221881" w:rsidRPr="00221881">
        <w:rPr>
          <w:lang w:val="en-CA" w:eastAsia="zh-CN"/>
        </w:rPr>
        <w:t>trochar</w:t>
      </w:r>
      <w:proofErr w:type="spellEnd"/>
      <w:r w:rsidR="00221881">
        <w:rPr>
          <w:lang w:val="en-CA" w:eastAsia="zh-CN"/>
        </w:rPr>
        <w:t xml:space="preserve">, </w:t>
      </w:r>
      <w:r w:rsidR="00221881" w:rsidRPr="0045112F">
        <w:t>pet razor</w:t>
      </w:r>
      <w:r w:rsidR="00BE2465">
        <w:rPr>
          <w:lang w:val="en-CA" w:eastAsia="zh-CN"/>
        </w:rPr>
        <w:t>, respectively; bottom: p-</w:t>
      </w:r>
      <w:r w:rsidR="00221881">
        <w:rPr>
          <w:lang w:val="en-CA" w:eastAsia="zh-CN"/>
        </w:rPr>
        <w:t>w</w:t>
      </w:r>
      <w:r w:rsidR="00BE2465">
        <w:rPr>
          <w:lang w:val="en-CA" w:eastAsia="zh-CN"/>
        </w:rPr>
        <w:t xml:space="preserve"> is </w:t>
      </w:r>
      <w:r w:rsidR="00221881">
        <w:rPr>
          <w:lang w:val="en-CA" w:eastAsia="zh-CN"/>
        </w:rPr>
        <w:t xml:space="preserve">cotton swabs, </w:t>
      </w:r>
      <w:r w:rsidR="00221881" w:rsidRPr="00221881">
        <w:rPr>
          <w:lang w:val="en-CA" w:eastAsia="zh-CN"/>
        </w:rPr>
        <w:t>6-0 sterile non-absorbable silk suture thread</w:t>
      </w:r>
      <w:r w:rsidR="00221881">
        <w:rPr>
          <w:lang w:val="en-CA" w:eastAsia="zh-CN"/>
        </w:rPr>
        <w:t xml:space="preserve">, cotton balls, </w:t>
      </w:r>
      <w:r w:rsidR="00350D9C">
        <w:rPr>
          <w:lang w:val="en-CA" w:eastAsia="zh-CN"/>
        </w:rPr>
        <w:t xml:space="preserve">two types of </w:t>
      </w:r>
      <w:r w:rsidR="00C77180" w:rsidRPr="00C77180">
        <w:rPr>
          <w:lang w:val="en-CA" w:eastAsia="zh-CN"/>
        </w:rPr>
        <w:t>suture needle</w:t>
      </w:r>
      <w:r w:rsidR="00350D9C">
        <w:rPr>
          <w:lang w:val="en-CA" w:eastAsia="zh-CN"/>
        </w:rPr>
        <w:t>,</w:t>
      </w:r>
      <w:r w:rsidR="00C77180">
        <w:rPr>
          <w:lang w:val="en-CA" w:eastAsia="zh-CN"/>
        </w:rPr>
        <w:t xml:space="preserve"> </w:t>
      </w:r>
      <w:r w:rsidR="00C77180" w:rsidRPr="0045112F">
        <w:t>stainless steel plug</w:t>
      </w:r>
      <w:r w:rsidR="00C77180">
        <w:t xml:space="preserve">, </w:t>
      </w:r>
      <w:r w:rsidR="00C77180" w:rsidRPr="00C77180">
        <w:t>curved hemostat</w:t>
      </w:r>
      <w:r w:rsidR="00C77180">
        <w:t xml:space="preserve">, </w:t>
      </w:r>
      <w:r w:rsidR="00C77180" w:rsidRPr="00127B6B">
        <w:rPr>
          <w:rFonts w:asciiTheme="majorHAnsi" w:eastAsia="Times New Roman" w:hAnsiTheme="majorHAnsi" w:cstheme="majorHAnsi"/>
          <w:kern w:val="2"/>
          <w:lang w:eastAsia="zh-CN"/>
        </w:rPr>
        <w:t>adhesive tape</w:t>
      </w:r>
      <w:r w:rsidR="002C753B">
        <w:rPr>
          <w:lang w:val="en-CA" w:eastAsia="zh-CN"/>
        </w:rPr>
        <w:t>,</w:t>
      </w:r>
      <w:r w:rsidR="00C77180">
        <w:rPr>
          <w:lang w:val="en-CA" w:eastAsia="zh-CN"/>
        </w:rPr>
        <w:t xml:space="preserve"> </w:t>
      </w:r>
      <w:r w:rsidR="00C77180" w:rsidRPr="00C77180">
        <w:rPr>
          <w:lang w:val="en-CA" w:eastAsia="zh-CN"/>
        </w:rPr>
        <w:t>anesthetic nosepiece</w:t>
      </w:r>
      <w:r w:rsidR="00C77180">
        <w:rPr>
          <w:lang w:val="en-CA" w:eastAsia="zh-CN"/>
        </w:rPr>
        <w:t xml:space="preserve">, </w:t>
      </w:r>
      <w:r w:rsidR="00BE2465">
        <w:rPr>
          <w:lang w:val="en-CA" w:eastAsia="zh-CN"/>
        </w:rPr>
        <w:t>respectively</w:t>
      </w:r>
      <w:r w:rsidR="00BF4CED">
        <w:rPr>
          <w:lang w:val="en-CA" w:eastAsia="zh-CN"/>
        </w:rPr>
        <w:t>.</w:t>
      </w:r>
      <w:r w:rsidR="00B812EA">
        <w:rPr>
          <w:lang w:val="en-CA" w:eastAsia="zh-CN"/>
        </w:rPr>
        <w:t xml:space="preserve"> </w:t>
      </w:r>
      <w:r w:rsidR="00350D9C">
        <w:rPr>
          <w:lang w:val="en-CA" w:eastAsia="zh-CN"/>
        </w:rPr>
        <w:t>(</w:t>
      </w:r>
      <w:r w:rsidR="00B812EA" w:rsidRPr="002C1ECE">
        <w:rPr>
          <w:b/>
          <w:bCs/>
          <w:lang w:val="en-CA" w:eastAsia="zh-CN"/>
        </w:rPr>
        <w:t>B</w:t>
      </w:r>
      <w:r w:rsidR="00350D9C" w:rsidRPr="00324775">
        <w:rPr>
          <w:lang w:val="en-CA" w:eastAsia="zh-CN"/>
        </w:rPr>
        <w:t>)</w:t>
      </w:r>
      <w:r w:rsidR="00B812EA">
        <w:rPr>
          <w:lang w:val="en-CA" w:eastAsia="zh-CN"/>
        </w:rPr>
        <w:t xml:space="preserve"> Specification of the PU catheter used for cannulation of jugular vein in rat</w:t>
      </w:r>
      <w:r w:rsidR="00BF4CED">
        <w:rPr>
          <w:lang w:val="en-CA" w:eastAsia="zh-CN"/>
        </w:rPr>
        <w:t>s</w:t>
      </w:r>
      <w:r w:rsidR="00B812EA">
        <w:rPr>
          <w:lang w:val="en-CA" w:eastAsia="zh-CN"/>
        </w:rPr>
        <w:t>.</w:t>
      </w:r>
      <w:r w:rsidR="00B812EA" w:rsidRPr="0045112F">
        <w:t xml:space="preserve"> </w:t>
      </w:r>
      <w:r w:rsidR="00384C48">
        <w:t xml:space="preserve">The catheter </w:t>
      </w:r>
      <w:r w:rsidR="00B812EA" w:rsidRPr="0045112F">
        <w:t>is 11</w:t>
      </w:r>
      <w:r w:rsidR="005131E3">
        <w:t xml:space="preserve"> </w:t>
      </w:r>
      <w:r w:rsidR="00B812EA" w:rsidRPr="0045112F">
        <w:t xml:space="preserve">mm </w:t>
      </w:r>
      <w:r w:rsidR="00384C48">
        <w:t>in total length</w:t>
      </w:r>
      <w:r w:rsidR="00BC1FA4">
        <w:t xml:space="preserve"> </w:t>
      </w:r>
      <w:r w:rsidR="00384C48">
        <w:t>with</w:t>
      </w:r>
      <w:r w:rsidR="00B812EA" w:rsidRPr="0045112F">
        <w:t xml:space="preserve"> O.D 0.6</w:t>
      </w:r>
      <w:r w:rsidR="00B812EA">
        <w:t xml:space="preserve"> </w:t>
      </w:r>
      <w:r w:rsidR="00B812EA" w:rsidRPr="0045112F">
        <w:t>mm</w:t>
      </w:r>
      <w:r w:rsidR="00BF4CED">
        <w:t xml:space="preserve"> x</w:t>
      </w:r>
      <w:r w:rsidR="00BF4CED" w:rsidRPr="0045112F">
        <w:t xml:space="preserve"> </w:t>
      </w:r>
      <w:r w:rsidR="00B812EA" w:rsidRPr="0045112F">
        <w:t>I.D 0.9</w:t>
      </w:r>
      <w:r w:rsidR="00B812EA">
        <w:t xml:space="preserve"> </w:t>
      </w:r>
      <w:r w:rsidR="00B812EA" w:rsidRPr="0045112F">
        <w:t xml:space="preserve">mm. The catheter has </w:t>
      </w:r>
      <w:r w:rsidR="00384C48">
        <w:t>three</w:t>
      </w:r>
      <w:r w:rsidR="00B812EA" w:rsidRPr="0045112F">
        <w:t xml:space="preserve"> blue mark</w:t>
      </w:r>
      <w:r w:rsidR="00384C48">
        <w:t xml:space="preserve">s to </w:t>
      </w:r>
      <w:r w:rsidR="00B812EA" w:rsidRPr="0045112F">
        <w:t xml:space="preserve">serve as an anchor point </w:t>
      </w:r>
      <w:r w:rsidR="0032614E">
        <w:t>during the</w:t>
      </w:r>
      <w:r w:rsidR="00B812EA" w:rsidRPr="0045112F">
        <w:t xml:space="preserve"> </w:t>
      </w:r>
      <w:r w:rsidR="00384C48">
        <w:t>cannulation</w:t>
      </w:r>
      <w:r w:rsidR="0032614E">
        <w:t>;</w:t>
      </w:r>
      <w:r w:rsidR="00B812EA" w:rsidRPr="0045112F">
        <w:t xml:space="preserve"> </w:t>
      </w:r>
      <w:r w:rsidR="00BF4CED">
        <w:t>(</w:t>
      </w:r>
      <w:r w:rsidR="002C1ECE" w:rsidRPr="002C1ECE">
        <w:rPr>
          <w:b/>
          <w:bCs/>
        </w:rPr>
        <w:t>C</w:t>
      </w:r>
      <w:r w:rsidR="00BF4CED" w:rsidRPr="00324775">
        <w:t>)</w:t>
      </w:r>
      <w:r w:rsidR="0032614E">
        <w:t xml:space="preserve"> </w:t>
      </w:r>
      <w:r w:rsidR="0059453E">
        <w:t>Suggested</w:t>
      </w:r>
      <w:r w:rsidR="0032614E" w:rsidRPr="0045112F">
        <w:t xml:space="preserve"> timeline of </w:t>
      </w:r>
      <w:r w:rsidR="0032614E">
        <w:t>establishing JVC rat model</w:t>
      </w:r>
      <w:r w:rsidR="0032614E" w:rsidRPr="0045112F">
        <w:t>.</w:t>
      </w:r>
      <w:r w:rsidR="002B0E56">
        <w:t xml:space="preserve"> </w:t>
      </w:r>
      <w:r w:rsidR="002B0E56">
        <w:rPr>
          <w:rFonts w:hint="eastAsia"/>
          <w:lang w:eastAsia="zh-CN"/>
        </w:rPr>
        <w:t>In</w:t>
      </w:r>
      <w:r w:rsidR="002B0E56">
        <w:rPr>
          <w:lang w:eastAsia="zh-CN"/>
        </w:rPr>
        <w:t xml:space="preserve"> </w:t>
      </w:r>
      <w:r w:rsidR="00F458AA" w:rsidRPr="00300EE9">
        <w:rPr>
          <w:lang w:eastAsia="zh-CN"/>
        </w:rPr>
        <w:t>this</w:t>
      </w:r>
      <w:r w:rsidR="002B0E56">
        <w:rPr>
          <w:lang w:eastAsia="zh-CN"/>
        </w:rPr>
        <w:t xml:space="preserve"> study</w:t>
      </w:r>
      <w:r w:rsidR="0016501C">
        <w:t xml:space="preserve">, the </w:t>
      </w:r>
      <w:r w:rsidR="00EC42C0">
        <w:rPr>
          <w:rFonts w:hint="eastAsia"/>
          <w:lang w:eastAsia="zh-CN"/>
        </w:rPr>
        <w:t>r</w:t>
      </w:r>
      <w:r w:rsidR="0032614E" w:rsidRPr="0045112F">
        <w:t>at</w:t>
      </w:r>
      <w:r w:rsidR="0016501C">
        <w:t>’</w:t>
      </w:r>
      <w:r w:rsidR="0032614E" w:rsidRPr="0045112F">
        <w:t xml:space="preserve">s </w:t>
      </w:r>
      <w:r w:rsidR="0016501C">
        <w:t xml:space="preserve">body </w:t>
      </w:r>
      <w:r w:rsidR="0032614E" w:rsidRPr="0045112F">
        <w:t>weight</w:t>
      </w:r>
      <w:r w:rsidR="00992DEA">
        <w:t>, as well as the food and water intake,</w:t>
      </w:r>
      <w:r w:rsidR="0032614E" w:rsidRPr="0045112F">
        <w:t xml:space="preserve"> were recorded </w:t>
      </w:r>
      <w:r w:rsidR="0016501C">
        <w:t>daily</w:t>
      </w:r>
      <w:r w:rsidR="002B0E56">
        <w:t xml:space="preserve"> during the recovery phase</w:t>
      </w:r>
      <w:r w:rsidR="004A74F0">
        <w:t>, and b</w:t>
      </w:r>
      <w:r w:rsidR="0032614E" w:rsidRPr="0045112F">
        <w:t>lood samples were</w:t>
      </w:r>
      <w:r w:rsidR="004A74F0">
        <w:t xml:space="preserve"> </w:t>
      </w:r>
      <w:r w:rsidR="0016501C">
        <w:t xml:space="preserve">collected once </w:t>
      </w:r>
      <w:r w:rsidR="0032614E" w:rsidRPr="0045112F">
        <w:t xml:space="preserve">daily for </w:t>
      </w:r>
      <w:r w:rsidR="004A74F0">
        <w:t>routine hematological monitoring.</w:t>
      </w:r>
    </w:p>
    <w:p w14:paraId="2C9C86D1" w14:textId="77777777" w:rsidR="0032614E" w:rsidRDefault="0032614E" w:rsidP="001C4E8B"/>
    <w:p w14:paraId="721639F4" w14:textId="0C3F9119" w:rsidR="0045112F" w:rsidRDefault="00003410" w:rsidP="001C4E8B">
      <w:r w:rsidRPr="00BC1FA4">
        <w:rPr>
          <w:b/>
          <w:bCs/>
        </w:rPr>
        <w:t xml:space="preserve">Figure </w:t>
      </w:r>
      <w:r w:rsidR="004A74F0" w:rsidRPr="00BC1FA4">
        <w:rPr>
          <w:b/>
          <w:bCs/>
        </w:rPr>
        <w:t>2</w:t>
      </w:r>
      <w:r w:rsidR="002C1ECE">
        <w:rPr>
          <w:b/>
          <w:bCs/>
        </w:rPr>
        <w:t>:</w:t>
      </w:r>
      <w:r w:rsidR="002C1ECE">
        <w:t xml:space="preserve"> </w:t>
      </w:r>
      <w:r w:rsidR="006A5B36" w:rsidRPr="002C1ECE">
        <w:rPr>
          <w:b/>
          <w:bCs/>
        </w:rPr>
        <w:t>Physiological and hematological monitoring of rats over 6</w:t>
      </w:r>
      <w:r w:rsidR="00BF4CED">
        <w:rPr>
          <w:b/>
          <w:bCs/>
        </w:rPr>
        <w:t xml:space="preserve"> </w:t>
      </w:r>
      <w:r w:rsidR="006A5B36" w:rsidRPr="002C1ECE">
        <w:rPr>
          <w:b/>
          <w:bCs/>
        </w:rPr>
        <w:t>days post-operatively.</w:t>
      </w:r>
      <w:r w:rsidR="006A5B36">
        <w:t xml:space="preserve"> </w:t>
      </w:r>
      <w:r w:rsidR="00BF4CED">
        <w:t>(</w:t>
      </w:r>
      <w:r w:rsidR="006A5B36" w:rsidRPr="002C1ECE">
        <w:rPr>
          <w:b/>
          <w:bCs/>
        </w:rPr>
        <w:t>A</w:t>
      </w:r>
      <w:r w:rsidR="00BF4CED" w:rsidRPr="00324775">
        <w:t>)</w:t>
      </w:r>
      <w:r w:rsidR="006A5B36">
        <w:t xml:space="preserve"> </w:t>
      </w:r>
      <w:r w:rsidR="00123E85">
        <w:lastRenderedPageBreak/>
        <w:t>B</w:t>
      </w:r>
      <w:r w:rsidRPr="00003410">
        <w:t>ody weight</w:t>
      </w:r>
      <w:r w:rsidR="006C7225">
        <w:t xml:space="preserve"> change</w:t>
      </w:r>
      <w:r w:rsidR="006A5B36">
        <w:t>;</w:t>
      </w:r>
      <w:r w:rsidR="002C1ECE">
        <w:t xml:space="preserve"> </w:t>
      </w:r>
      <w:r w:rsidR="00BF4CED">
        <w:t>(</w:t>
      </w:r>
      <w:r w:rsidR="002C1ECE">
        <w:rPr>
          <w:b/>
          <w:bCs/>
        </w:rPr>
        <w:t>B</w:t>
      </w:r>
      <w:r w:rsidR="00BF4CED">
        <w:t>)</w:t>
      </w:r>
      <w:r w:rsidR="002C1ECE" w:rsidRPr="00324775">
        <w:t xml:space="preserve"> </w:t>
      </w:r>
      <w:r w:rsidR="00123E85">
        <w:t>T</w:t>
      </w:r>
      <w:r w:rsidR="006C7225">
        <w:t xml:space="preserve">he change in </w:t>
      </w:r>
      <w:r w:rsidRPr="00003410">
        <w:t>water and food intake</w:t>
      </w:r>
      <w:r w:rsidR="006C7225">
        <w:t xml:space="preserve">; </w:t>
      </w:r>
      <w:r w:rsidR="00BF4CED">
        <w:t>(</w:t>
      </w:r>
      <w:r w:rsidR="002C1ECE">
        <w:rPr>
          <w:b/>
          <w:bCs/>
        </w:rPr>
        <w:t>C</w:t>
      </w:r>
      <w:r w:rsidR="00BF4CED">
        <w:rPr>
          <w:b/>
          <w:bCs/>
        </w:rPr>
        <w:t>–</w:t>
      </w:r>
      <w:r w:rsidR="002B0E56">
        <w:rPr>
          <w:b/>
          <w:bCs/>
        </w:rPr>
        <w:t>F</w:t>
      </w:r>
      <w:r w:rsidR="00BF4CED" w:rsidRPr="00324775">
        <w:t>)</w:t>
      </w:r>
      <w:r w:rsidR="006A5B36" w:rsidRPr="00003410">
        <w:t xml:space="preserve"> </w:t>
      </w:r>
      <w:r w:rsidR="002A79B3">
        <w:t>W</w:t>
      </w:r>
      <w:r w:rsidR="006A5B36" w:rsidRPr="00003410">
        <w:t>hite blood cell count, red blood cell count, hemoglobin</w:t>
      </w:r>
      <w:r w:rsidR="005A72A3">
        <w:t>,</w:t>
      </w:r>
      <w:r w:rsidR="006A5B36" w:rsidRPr="00003410">
        <w:t xml:space="preserve"> and platelet count</w:t>
      </w:r>
      <w:r w:rsidR="006C7225">
        <w:t>, respectively.</w:t>
      </w:r>
      <w:r w:rsidR="006A5B36" w:rsidRPr="00003410">
        <w:t xml:space="preserve"> </w:t>
      </w:r>
      <w:r w:rsidR="00825CD4">
        <w:t xml:space="preserve">The data represent </w:t>
      </w:r>
      <w:r w:rsidR="0051350B">
        <w:t>the</w:t>
      </w:r>
      <w:r w:rsidR="00BC1FA4">
        <w:t xml:space="preserve"> </w:t>
      </w:r>
      <w:r w:rsidR="006A5B36" w:rsidRPr="00003410">
        <w:t>mean ± SEM</w:t>
      </w:r>
      <w:r w:rsidR="00BC1FA4">
        <w:t xml:space="preserve"> </w:t>
      </w:r>
      <w:r w:rsidR="00825CD4">
        <w:t xml:space="preserve">with </w:t>
      </w:r>
      <w:r w:rsidR="006A5B36" w:rsidRPr="00003410">
        <w:t>n</w:t>
      </w:r>
      <w:r w:rsidR="00BF4CED">
        <w:t xml:space="preserve"> </w:t>
      </w:r>
      <w:r w:rsidR="006A5B36" w:rsidRPr="00003410">
        <w:t>=</w:t>
      </w:r>
      <w:r w:rsidR="00BF4CED">
        <w:t xml:space="preserve"> </w:t>
      </w:r>
      <w:r w:rsidR="006A5B36" w:rsidRPr="00003410">
        <w:t>6.</w:t>
      </w:r>
      <w:r w:rsidR="00D21C07">
        <w:t xml:space="preserve"> The numeric values in blue represent the </w:t>
      </w:r>
      <w:r w:rsidR="00847028">
        <w:t>mean</w:t>
      </w:r>
      <w:r w:rsidR="002A79B3">
        <w:t xml:space="preserve"> value</w:t>
      </w:r>
      <w:r w:rsidR="00847028">
        <w:t>.</w:t>
      </w:r>
    </w:p>
    <w:p w14:paraId="2BA0FF50" w14:textId="5B124F5E" w:rsidR="00003410" w:rsidRDefault="00003410" w:rsidP="001C4E8B"/>
    <w:p w14:paraId="6455C969" w14:textId="7C01C3F6" w:rsidR="00003410" w:rsidRPr="0045112F" w:rsidRDefault="00003410" w:rsidP="001C4E8B">
      <w:r w:rsidRPr="00BC1FA4">
        <w:rPr>
          <w:b/>
          <w:bCs/>
        </w:rPr>
        <w:t xml:space="preserve">Figure </w:t>
      </w:r>
      <w:r w:rsidR="004A74F0" w:rsidRPr="00BC1FA4">
        <w:rPr>
          <w:b/>
          <w:bCs/>
        </w:rPr>
        <w:t>3</w:t>
      </w:r>
      <w:r w:rsidR="002C1ECE">
        <w:rPr>
          <w:b/>
          <w:bCs/>
        </w:rPr>
        <w:t xml:space="preserve">: </w:t>
      </w:r>
      <w:r w:rsidR="00825CD4" w:rsidRPr="002C1ECE">
        <w:rPr>
          <w:b/>
          <w:bCs/>
        </w:rPr>
        <w:t>Plasma</w:t>
      </w:r>
      <w:r w:rsidR="004A74F0" w:rsidRPr="002C1ECE">
        <w:rPr>
          <w:b/>
          <w:bCs/>
        </w:rPr>
        <w:t xml:space="preserve"> </w:t>
      </w:r>
      <w:r w:rsidR="005A72A3">
        <w:rPr>
          <w:b/>
          <w:bCs/>
        </w:rPr>
        <w:t>e</w:t>
      </w:r>
      <w:r w:rsidRPr="002C1ECE">
        <w:rPr>
          <w:b/>
          <w:bCs/>
        </w:rPr>
        <w:t>llagic acid concentration</w:t>
      </w:r>
      <w:r w:rsidR="00825CD4" w:rsidRPr="002C1ECE">
        <w:rPr>
          <w:b/>
          <w:bCs/>
        </w:rPr>
        <w:t xml:space="preserve">-time profiles </w:t>
      </w:r>
      <w:r w:rsidRPr="002C1ECE">
        <w:rPr>
          <w:b/>
          <w:bCs/>
        </w:rPr>
        <w:t xml:space="preserve">of rats </w:t>
      </w:r>
      <w:r w:rsidR="00825CD4" w:rsidRPr="002C1ECE">
        <w:rPr>
          <w:b/>
          <w:bCs/>
        </w:rPr>
        <w:t xml:space="preserve">over </w:t>
      </w:r>
      <w:r w:rsidRPr="002C1ECE">
        <w:rPr>
          <w:b/>
          <w:bCs/>
        </w:rPr>
        <w:t xml:space="preserve">24 h after </w:t>
      </w:r>
      <w:r w:rsidR="00825CD4" w:rsidRPr="002C1ECE">
        <w:rPr>
          <w:b/>
          <w:bCs/>
        </w:rPr>
        <w:t xml:space="preserve">oral </w:t>
      </w:r>
      <w:r w:rsidRPr="002C1ECE">
        <w:rPr>
          <w:b/>
          <w:bCs/>
        </w:rPr>
        <w:t>gavage.</w:t>
      </w:r>
      <w:r w:rsidRPr="00003410">
        <w:t xml:space="preserve"> </w:t>
      </w:r>
      <w:r w:rsidR="002C1ECE">
        <w:t>T</w:t>
      </w:r>
      <w:r w:rsidR="00825CD4">
        <w:t>he data represent</w:t>
      </w:r>
      <w:r w:rsidRPr="00003410">
        <w:t xml:space="preserve"> </w:t>
      </w:r>
      <w:r w:rsidR="0051350B">
        <w:t xml:space="preserve">the </w:t>
      </w:r>
      <w:r w:rsidRPr="00003410">
        <w:t>mean ± SEM</w:t>
      </w:r>
      <w:r w:rsidR="006A5B36">
        <w:t xml:space="preserve"> with</w:t>
      </w:r>
      <w:r w:rsidR="00BC1FA4">
        <w:t xml:space="preserve"> </w:t>
      </w:r>
      <w:r w:rsidRPr="00003410">
        <w:t>n</w:t>
      </w:r>
      <w:r w:rsidR="00BF4CED">
        <w:t xml:space="preserve"> </w:t>
      </w:r>
      <w:r w:rsidRPr="00003410">
        <w:t>=</w:t>
      </w:r>
      <w:r w:rsidR="00BF4CED">
        <w:t xml:space="preserve"> </w:t>
      </w:r>
      <w:r w:rsidRPr="00003410">
        <w:t>3.</w:t>
      </w:r>
      <w:r w:rsidR="00D87384" w:rsidRPr="00D87384">
        <w:t xml:space="preserve"> The values of PK parameters are obtained using add-in program </w:t>
      </w:r>
      <w:proofErr w:type="spellStart"/>
      <w:r w:rsidR="00D87384" w:rsidRPr="00D87384">
        <w:t>PKSolver</w:t>
      </w:r>
      <w:proofErr w:type="spellEnd"/>
      <w:r w:rsidR="00D87384" w:rsidRPr="00D87384">
        <w:t xml:space="preserve"> in</w:t>
      </w:r>
      <w:r w:rsidR="00B132F9">
        <w:t xml:space="preserve"> a spreadsheet software</w:t>
      </w:r>
      <w:r w:rsidR="00D87384" w:rsidRPr="00D87384">
        <w:t xml:space="preserve"> </w:t>
      </w:r>
      <w:r w:rsidR="00B132F9">
        <w:t xml:space="preserve">(e.g., </w:t>
      </w:r>
      <w:r w:rsidR="00D87384" w:rsidRPr="00D87384">
        <w:t>Microsoft Excel</w:t>
      </w:r>
      <w:r w:rsidR="00B132F9">
        <w:t>)</w:t>
      </w:r>
      <w:r w:rsidR="00D87384">
        <w:fldChar w:fldCharType="begin">
          <w:fldData xml:space="preserve">PEVuZE5vdGU+PENpdGU+PEF1dGhvcj5aaGFuZzwvQXV0aG9yPjxZZWFyPjIwMTA8L1llYXI+PFJl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</w:fldData>
        </w:fldChar>
      </w:r>
      <w:r w:rsidR="00D87384">
        <w:instrText xml:space="preserve"> ADDIN EN.CITE </w:instrText>
      </w:r>
      <w:r w:rsidR="00D87384">
        <w:fldChar w:fldCharType="begin">
          <w:fldData xml:space="preserve">PEVuZE5vdGU+PENpdGU+PEF1dGhvcj5aaGFuZzwvQXV0aG9yPjxZZWFyPjIwMTA8L1llYXI+PFJl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</w:fldData>
        </w:fldChar>
      </w:r>
      <w:r w:rsidR="00D87384">
        <w:instrText xml:space="preserve"> ADDIN EN.CITE.DATA </w:instrText>
      </w:r>
      <w:r w:rsidR="00D87384">
        <w:fldChar w:fldCharType="end"/>
      </w:r>
      <w:r w:rsidR="00D87384">
        <w:fldChar w:fldCharType="separate"/>
      </w:r>
      <w:r w:rsidR="00D87384" w:rsidRPr="00D87384">
        <w:rPr>
          <w:noProof/>
          <w:vertAlign w:val="superscript"/>
        </w:rPr>
        <w:t>19</w:t>
      </w:r>
      <w:r w:rsidR="00D87384">
        <w:fldChar w:fldCharType="end"/>
      </w:r>
      <w:r w:rsidR="00D87384">
        <w:t>.</w:t>
      </w:r>
      <w:r w:rsidR="00D87384" w:rsidRPr="00D87384">
        <w:t xml:space="preserve"> </w:t>
      </w:r>
      <w:proofErr w:type="spellStart"/>
      <w:r w:rsidR="00D87384" w:rsidRPr="00D87384">
        <w:t>Cmax</w:t>
      </w:r>
      <w:proofErr w:type="spellEnd"/>
      <w:r w:rsidR="00D87384" w:rsidRPr="00D87384">
        <w:t xml:space="preserve">: peak concentration, </w:t>
      </w:r>
      <w:proofErr w:type="spellStart"/>
      <w:r w:rsidR="00D87384" w:rsidRPr="00D87384">
        <w:t>Tmax</w:t>
      </w:r>
      <w:proofErr w:type="spellEnd"/>
      <w:r w:rsidR="00D87384" w:rsidRPr="00D87384">
        <w:t xml:space="preserve">: time to reach </w:t>
      </w:r>
      <w:proofErr w:type="spellStart"/>
      <w:r w:rsidR="00D87384" w:rsidRPr="00D87384">
        <w:t>Cmax</w:t>
      </w:r>
      <w:proofErr w:type="spellEnd"/>
      <w:r w:rsidR="00D87384" w:rsidRPr="00D87384">
        <w:t>; AUCinf: area under the plasma concentration-time curve from time zero to infinity.</w:t>
      </w:r>
    </w:p>
    <w:p w14:paraId="32EAFD7D" w14:textId="63AD8571" w:rsidR="006E4797" w:rsidRDefault="006E4797" w:rsidP="001C4E8B">
      <w:pPr>
        <w:rPr>
          <w:color w:val="808080"/>
        </w:rPr>
      </w:pPr>
    </w:p>
    <w:p w14:paraId="7C0B6465" w14:textId="519786EA" w:rsidR="006E4797" w:rsidRDefault="00551D82" w:rsidP="001C4E8B">
      <w:pPr>
        <w:rPr>
          <w:b/>
        </w:rPr>
      </w:pPr>
      <w:r>
        <w:rPr>
          <w:b/>
        </w:rPr>
        <w:t>DISCUSSION:</w:t>
      </w:r>
    </w:p>
    <w:p w14:paraId="0B8D30FF" w14:textId="6B56AF6D" w:rsidR="004034BB" w:rsidRDefault="004034BB" w:rsidP="001C4E8B">
      <w:pPr>
        <w:rPr>
          <w:lang w:eastAsia="zh-CN"/>
        </w:rPr>
      </w:pPr>
      <w:r>
        <w:rPr>
          <w:lang w:eastAsia="zh-CN"/>
        </w:rPr>
        <w:t xml:space="preserve">Mastering the technique of vessel </w:t>
      </w:r>
      <w:r w:rsidR="001E75F7">
        <w:rPr>
          <w:lang w:eastAsia="zh-CN"/>
        </w:rPr>
        <w:t xml:space="preserve">cannulation requires </w:t>
      </w:r>
      <w:r w:rsidR="00BC1FA4">
        <w:rPr>
          <w:lang w:eastAsia="zh-CN"/>
        </w:rPr>
        <w:t>significant</w:t>
      </w:r>
      <w:r w:rsidR="001E75F7">
        <w:rPr>
          <w:lang w:eastAsia="zh-CN"/>
        </w:rPr>
        <w:t xml:space="preserve"> </w:t>
      </w:r>
      <w:r w:rsidRPr="009B4C99">
        <w:rPr>
          <w:lang w:eastAsia="zh-CN"/>
        </w:rPr>
        <w:t>practic</w:t>
      </w:r>
      <w:r w:rsidR="00614C5E">
        <w:rPr>
          <w:lang w:eastAsia="zh-CN"/>
        </w:rPr>
        <w:t>e</w:t>
      </w:r>
      <w:r w:rsidRPr="009B4C99">
        <w:rPr>
          <w:lang w:eastAsia="zh-CN"/>
        </w:rPr>
        <w:t xml:space="preserve"> </w:t>
      </w:r>
      <w:r w:rsidR="00856F27">
        <w:rPr>
          <w:lang w:eastAsia="zh-CN"/>
        </w:rPr>
        <w:t xml:space="preserve">and </w:t>
      </w:r>
      <w:r w:rsidRPr="009B4C99">
        <w:rPr>
          <w:lang w:eastAsia="zh-CN"/>
        </w:rPr>
        <w:t>learning the lesson</w:t>
      </w:r>
      <w:r w:rsidR="0051350B">
        <w:rPr>
          <w:lang w:eastAsia="zh-CN"/>
        </w:rPr>
        <w:t xml:space="preserve"> from</w:t>
      </w:r>
      <w:r w:rsidRPr="009B4C99">
        <w:rPr>
          <w:lang w:eastAsia="zh-CN"/>
        </w:rPr>
        <w:t xml:space="preserve"> each operation</w:t>
      </w:r>
      <w:r w:rsidR="00856F27">
        <w:rPr>
          <w:lang w:eastAsia="zh-CN"/>
        </w:rPr>
        <w:t>.</w:t>
      </w:r>
      <w:r w:rsidR="0051350B" w:rsidRPr="0051350B">
        <w:t xml:space="preserve"> </w:t>
      </w:r>
      <w:r w:rsidR="0051350B" w:rsidRPr="002964C3">
        <w:t>Christakis</w:t>
      </w:r>
      <w:r w:rsidR="004769F6">
        <w:rPr>
          <w:lang w:eastAsia="zh-CN"/>
        </w:rPr>
        <w:t xml:space="preserve"> et al. u</w:t>
      </w:r>
      <w:r w:rsidR="00856F27">
        <w:rPr>
          <w:lang w:eastAsia="zh-CN"/>
        </w:rPr>
        <w:t>sing cumulative sum (CUSUM) analysis, found that</w:t>
      </w:r>
      <w:r w:rsidR="004769F6">
        <w:rPr>
          <w:lang w:eastAsia="zh-CN"/>
        </w:rPr>
        <w:t xml:space="preserve"> a research</w:t>
      </w:r>
      <w:r w:rsidR="0051350B">
        <w:rPr>
          <w:lang w:eastAsia="zh-CN"/>
        </w:rPr>
        <w:t>er</w:t>
      </w:r>
      <w:r w:rsidR="004769F6">
        <w:rPr>
          <w:lang w:eastAsia="zh-CN"/>
        </w:rPr>
        <w:t xml:space="preserve"> </w:t>
      </w:r>
      <w:r w:rsidR="00171588">
        <w:rPr>
          <w:lang w:eastAsia="zh-CN"/>
        </w:rPr>
        <w:t>needs</w:t>
      </w:r>
      <w:r w:rsidR="004769F6">
        <w:rPr>
          <w:lang w:eastAsia="zh-CN"/>
        </w:rPr>
        <w:t xml:space="preserve"> to practice 200 rats over a period of one year before </w:t>
      </w:r>
      <w:r w:rsidR="00EA3F8E">
        <w:rPr>
          <w:lang w:eastAsia="zh-CN"/>
        </w:rPr>
        <w:t>being ready</w:t>
      </w:r>
      <w:r w:rsidR="00365856">
        <w:rPr>
          <w:lang w:eastAsia="zh-CN"/>
        </w:rPr>
        <w:t xml:space="preserve"> for the PK evaluation of drug candidates</w:t>
      </w:r>
      <w:r w:rsidR="00227E31">
        <w:rPr>
          <w:lang w:eastAsia="zh-CN"/>
        </w:rPr>
        <w:fldChar w:fldCharType="begin">
          <w:fldData xml:space="preserve">PEVuZE5vdGU+PENpdGU+PEF1dGhvcj5DaHJpc3Rha2lzPC9BdXRob3I+PFllYXI+MjAxNTwvWWVh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==
</w:fldData>
        </w:fldChar>
      </w:r>
      <w:r w:rsidR="00D87384">
        <w:rPr>
          <w:lang w:eastAsia="zh-CN"/>
        </w:rPr>
        <w:instrText xml:space="preserve"> ADDIN EN.CITE </w:instrText>
      </w:r>
      <w:r w:rsidR="00D87384">
        <w:rPr>
          <w:lang w:eastAsia="zh-CN"/>
        </w:rPr>
        <w:fldChar w:fldCharType="begin">
          <w:fldData xml:space="preserve">PEVuZE5vdGU+PENpdGU+PEF1dGhvcj5DaHJpc3Rha2lzPC9BdXRob3I+PFllYXI+MjAxNTwvWWVh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==
</w:fldData>
        </w:fldChar>
      </w:r>
      <w:r w:rsidR="00D87384">
        <w:rPr>
          <w:lang w:eastAsia="zh-CN"/>
        </w:rPr>
        <w:instrText xml:space="preserve"> ADDIN EN.CITE.DATA </w:instrText>
      </w:r>
      <w:r w:rsidR="00D87384">
        <w:rPr>
          <w:lang w:eastAsia="zh-CN"/>
        </w:rPr>
      </w:r>
      <w:r w:rsidR="00D87384">
        <w:rPr>
          <w:lang w:eastAsia="zh-CN"/>
        </w:rPr>
        <w:fldChar w:fldCharType="end"/>
      </w:r>
      <w:r w:rsidR="00227E31">
        <w:rPr>
          <w:lang w:eastAsia="zh-CN"/>
        </w:rPr>
      </w:r>
      <w:r w:rsidR="00227E31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20</w:t>
      </w:r>
      <w:r w:rsidR="00227E31">
        <w:rPr>
          <w:lang w:eastAsia="zh-CN"/>
        </w:rPr>
        <w:fldChar w:fldCharType="end"/>
      </w:r>
      <w:r w:rsidR="00365856">
        <w:rPr>
          <w:lang w:eastAsia="zh-CN"/>
        </w:rPr>
        <w:t>. Yet, the operating time required for</w:t>
      </w:r>
      <w:r w:rsidR="00186089">
        <w:rPr>
          <w:lang w:eastAsia="zh-CN"/>
        </w:rPr>
        <w:t xml:space="preserve"> the vein</w:t>
      </w:r>
      <w:r w:rsidR="00365856">
        <w:rPr>
          <w:lang w:eastAsia="zh-CN"/>
        </w:rPr>
        <w:t xml:space="preserve"> cannulation </w:t>
      </w:r>
      <w:r w:rsidR="00186089">
        <w:rPr>
          <w:lang w:eastAsia="zh-CN"/>
        </w:rPr>
        <w:t xml:space="preserve">can be </w:t>
      </w:r>
      <w:r w:rsidR="00365856">
        <w:rPr>
          <w:lang w:eastAsia="zh-CN"/>
        </w:rPr>
        <w:t xml:space="preserve">significantly </w:t>
      </w:r>
      <w:r w:rsidR="00186089">
        <w:rPr>
          <w:lang w:eastAsia="zh-CN"/>
        </w:rPr>
        <w:t>reduced by the number of rats performed</w:t>
      </w:r>
      <w:r w:rsidR="0061514B">
        <w:rPr>
          <w:lang w:eastAsia="zh-CN"/>
        </w:rPr>
        <w:fldChar w:fldCharType="begin">
          <w:fldData xml:space="preserve">PEVuZE5vdGU+PENpdGU+PEF1dGhvcj5GZW5nPC9BdXRob3I+PFllYXI+MjAxNTwvWWVhcj48UmVj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=
</w:fldData>
        </w:fldChar>
      </w:r>
      <w:r w:rsidR="00D87384">
        <w:rPr>
          <w:lang w:eastAsia="zh-CN"/>
        </w:rPr>
        <w:instrText xml:space="preserve"> ADDIN EN.CITE </w:instrText>
      </w:r>
      <w:r w:rsidR="00D87384">
        <w:rPr>
          <w:lang w:eastAsia="zh-CN"/>
        </w:rPr>
        <w:fldChar w:fldCharType="begin">
          <w:fldData xml:space="preserve">PEVuZE5vdGU+PENpdGU+PEF1dGhvcj5GZW5nPC9BdXRob3I+PFllYXI+MjAxNTwvWWVhcj48UmVj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=
</w:fldData>
        </w:fldChar>
      </w:r>
      <w:r w:rsidR="00D87384">
        <w:rPr>
          <w:lang w:eastAsia="zh-CN"/>
        </w:rPr>
        <w:instrText xml:space="preserve"> ADDIN EN.CITE.DATA </w:instrText>
      </w:r>
      <w:r w:rsidR="00D87384">
        <w:rPr>
          <w:lang w:eastAsia="zh-CN"/>
        </w:rPr>
      </w:r>
      <w:r w:rsidR="00D87384">
        <w:rPr>
          <w:lang w:eastAsia="zh-CN"/>
        </w:rPr>
        <w:fldChar w:fldCharType="end"/>
      </w:r>
      <w:r w:rsidR="0061514B">
        <w:rPr>
          <w:lang w:eastAsia="zh-CN"/>
        </w:rPr>
      </w:r>
      <w:r w:rsidR="0061514B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13,20</w:t>
      </w:r>
      <w:r w:rsidR="0061514B">
        <w:rPr>
          <w:lang w:eastAsia="zh-CN"/>
        </w:rPr>
        <w:fldChar w:fldCharType="end"/>
      </w:r>
      <w:r w:rsidR="00186089">
        <w:rPr>
          <w:lang w:eastAsia="zh-CN"/>
        </w:rPr>
        <w:t>.</w:t>
      </w:r>
      <w:r w:rsidR="004769F6">
        <w:rPr>
          <w:lang w:eastAsia="zh-CN"/>
        </w:rPr>
        <w:t xml:space="preserve"> </w:t>
      </w:r>
      <w:r w:rsidR="0061514B">
        <w:rPr>
          <w:lang w:eastAsia="zh-CN"/>
        </w:rPr>
        <w:t>Using our protocol</w:t>
      </w:r>
      <w:r w:rsidR="00186089">
        <w:rPr>
          <w:lang w:eastAsia="zh-CN"/>
        </w:rPr>
        <w:t xml:space="preserve">, </w:t>
      </w:r>
      <w:r w:rsidRPr="00957B62">
        <w:rPr>
          <w:lang w:eastAsia="zh-CN"/>
        </w:rPr>
        <w:t xml:space="preserve">the success rate of </w:t>
      </w:r>
      <w:r w:rsidR="002B4B9C">
        <w:rPr>
          <w:lang w:eastAsia="zh-CN"/>
        </w:rPr>
        <w:t>effectively cannulating the jugular vein and collecting the blood sample increased from</w:t>
      </w:r>
      <w:r w:rsidRPr="00957B62">
        <w:rPr>
          <w:lang w:eastAsia="zh-CN"/>
        </w:rPr>
        <w:t xml:space="preserve"> </w:t>
      </w:r>
      <w:r w:rsidR="0061514B">
        <w:rPr>
          <w:lang w:eastAsia="zh-CN"/>
        </w:rPr>
        <w:t xml:space="preserve">approximately </w:t>
      </w:r>
      <w:r w:rsidR="002B4B9C">
        <w:rPr>
          <w:lang w:eastAsia="zh-CN"/>
        </w:rPr>
        <w:t>50%</w:t>
      </w:r>
      <w:r w:rsidRPr="00957B62">
        <w:rPr>
          <w:lang w:eastAsia="zh-CN"/>
        </w:rPr>
        <w:t xml:space="preserve"> </w:t>
      </w:r>
      <w:r w:rsidR="002B4B9C">
        <w:rPr>
          <w:lang w:eastAsia="zh-CN"/>
        </w:rPr>
        <w:t>to above 80% (</w:t>
      </w:r>
      <w:r w:rsidR="002B4B9C" w:rsidRPr="002C753B">
        <w:rPr>
          <w:lang w:eastAsia="zh-CN"/>
        </w:rPr>
        <w:t>total rat</w:t>
      </w:r>
      <w:r w:rsidR="0061514B">
        <w:rPr>
          <w:lang w:eastAsia="zh-CN"/>
        </w:rPr>
        <w:t>s</w:t>
      </w:r>
      <w:r w:rsidR="002B4B9C" w:rsidRPr="002C753B">
        <w:rPr>
          <w:lang w:eastAsia="zh-CN"/>
        </w:rPr>
        <w:t xml:space="preserve"> performed </w:t>
      </w:r>
      <w:r w:rsidR="0061514B">
        <w:rPr>
          <w:lang w:eastAsia="zh-CN"/>
        </w:rPr>
        <w:t>were</w:t>
      </w:r>
      <w:r w:rsidR="0061514B" w:rsidRPr="002C753B">
        <w:rPr>
          <w:lang w:eastAsia="zh-CN"/>
        </w:rPr>
        <w:t xml:space="preserve"> </w:t>
      </w:r>
      <w:r w:rsidR="002C753B" w:rsidRPr="002C753B">
        <w:rPr>
          <w:lang w:eastAsia="zh-CN"/>
        </w:rPr>
        <w:t>15</w:t>
      </w:r>
      <w:r w:rsidR="002B4B9C">
        <w:rPr>
          <w:lang w:eastAsia="zh-CN"/>
        </w:rPr>
        <w:t>), and t</w:t>
      </w:r>
      <w:r w:rsidRPr="00957B62">
        <w:rPr>
          <w:lang w:eastAsia="zh-CN"/>
        </w:rPr>
        <w:t>he initial operati</w:t>
      </w:r>
      <w:r w:rsidR="002B4B9C">
        <w:rPr>
          <w:lang w:eastAsia="zh-CN"/>
        </w:rPr>
        <w:t>ng</w:t>
      </w:r>
      <w:r w:rsidRPr="00957B62">
        <w:rPr>
          <w:lang w:eastAsia="zh-CN"/>
        </w:rPr>
        <w:t xml:space="preserve"> time </w:t>
      </w:r>
      <w:r w:rsidR="002B4B9C">
        <w:rPr>
          <w:lang w:eastAsia="zh-CN"/>
        </w:rPr>
        <w:t>was reduced to 35 min</w:t>
      </w:r>
      <w:r w:rsidR="0061514B">
        <w:rPr>
          <w:lang w:eastAsia="zh-CN"/>
        </w:rPr>
        <w:t xml:space="preserve"> from 2 h</w:t>
      </w:r>
      <w:r w:rsidR="002B4B9C">
        <w:rPr>
          <w:lang w:eastAsia="zh-CN"/>
        </w:rPr>
        <w:t>.</w:t>
      </w:r>
    </w:p>
    <w:p w14:paraId="01FADA34" w14:textId="77777777" w:rsidR="00DE6362" w:rsidRDefault="00DE6362" w:rsidP="001C4E8B">
      <w:pPr>
        <w:rPr>
          <w:lang w:eastAsia="zh-CN"/>
        </w:rPr>
      </w:pPr>
    </w:p>
    <w:p w14:paraId="7A09A1E2" w14:textId="03001AFF" w:rsidR="004F21D5" w:rsidRDefault="00752F63" w:rsidP="001C4E8B">
      <w:pPr>
        <w:rPr>
          <w:lang w:eastAsia="zh-CN"/>
        </w:rPr>
      </w:pPr>
      <w:r>
        <w:rPr>
          <w:lang w:eastAsia="zh-CN"/>
        </w:rPr>
        <w:t xml:space="preserve">The demonstration of establishing </w:t>
      </w:r>
      <w:r w:rsidR="00561E83">
        <w:rPr>
          <w:lang w:eastAsia="zh-CN"/>
        </w:rPr>
        <w:t xml:space="preserve">a </w:t>
      </w:r>
      <w:r w:rsidR="00741E6E">
        <w:rPr>
          <w:lang w:eastAsia="zh-CN"/>
        </w:rPr>
        <w:t xml:space="preserve">JVC rat model </w:t>
      </w:r>
      <w:r w:rsidR="005B7267">
        <w:rPr>
          <w:lang w:eastAsia="zh-CN"/>
        </w:rPr>
        <w:t>involves several critical steps. First</w:t>
      </w:r>
      <w:r w:rsidR="00824F63">
        <w:rPr>
          <w:lang w:eastAsia="zh-CN"/>
        </w:rPr>
        <w:t>ly</w:t>
      </w:r>
      <w:r w:rsidR="005B7267">
        <w:rPr>
          <w:lang w:eastAsia="zh-CN"/>
        </w:rPr>
        <w:t xml:space="preserve">, </w:t>
      </w:r>
      <w:r w:rsidR="005B7267" w:rsidRPr="005B7267">
        <w:rPr>
          <w:lang w:eastAsia="zh-CN"/>
        </w:rPr>
        <w:t>the incision</w:t>
      </w:r>
      <w:r w:rsidR="00741E6E">
        <w:rPr>
          <w:lang w:eastAsia="zh-CN"/>
        </w:rPr>
        <w:t xml:space="preserve"> area</w:t>
      </w:r>
      <w:r w:rsidR="005B7267" w:rsidRPr="005B7267">
        <w:rPr>
          <w:lang w:eastAsia="zh-CN"/>
        </w:rPr>
        <w:t xml:space="preserve"> </w:t>
      </w:r>
      <w:r w:rsidR="00741E6E">
        <w:rPr>
          <w:lang w:eastAsia="zh-CN"/>
        </w:rPr>
        <w:t>around</w:t>
      </w:r>
      <w:r w:rsidR="00741E6E" w:rsidRPr="005B7267">
        <w:rPr>
          <w:lang w:eastAsia="zh-CN"/>
        </w:rPr>
        <w:t xml:space="preserve"> </w:t>
      </w:r>
      <w:r w:rsidR="005B7267" w:rsidRPr="005B7267">
        <w:rPr>
          <w:lang w:eastAsia="zh-CN"/>
        </w:rPr>
        <w:t xml:space="preserve">the neck is important for </w:t>
      </w:r>
      <w:r w:rsidR="00741E6E">
        <w:rPr>
          <w:lang w:eastAsia="zh-CN"/>
        </w:rPr>
        <w:t>initial</w:t>
      </w:r>
      <w:r w:rsidR="009774F7">
        <w:rPr>
          <w:lang w:eastAsia="zh-CN"/>
        </w:rPr>
        <w:t xml:space="preserve">ly </w:t>
      </w:r>
      <w:r w:rsidR="00741E6E">
        <w:rPr>
          <w:lang w:eastAsia="zh-CN"/>
        </w:rPr>
        <w:t>l</w:t>
      </w:r>
      <w:r w:rsidR="005B7267" w:rsidRPr="005B7267">
        <w:rPr>
          <w:lang w:eastAsia="zh-CN"/>
        </w:rPr>
        <w:t>ocati</w:t>
      </w:r>
      <w:r w:rsidR="00741E6E">
        <w:rPr>
          <w:lang w:eastAsia="zh-CN"/>
        </w:rPr>
        <w:t>ng</w:t>
      </w:r>
      <w:r w:rsidR="005B7267" w:rsidRPr="005B7267">
        <w:rPr>
          <w:lang w:eastAsia="zh-CN"/>
        </w:rPr>
        <w:t xml:space="preserve"> the jugular vein</w:t>
      </w:r>
      <w:r w:rsidR="005B7267">
        <w:rPr>
          <w:lang w:eastAsia="zh-CN"/>
        </w:rPr>
        <w:t xml:space="preserve">. </w:t>
      </w:r>
      <w:r w:rsidR="005B7267" w:rsidRPr="005B7267">
        <w:rPr>
          <w:lang w:eastAsia="zh-CN"/>
        </w:rPr>
        <w:t xml:space="preserve">If the right </w:t>
      </w:r>
      <w:r w:rsidR="009774F7">
        <w:rPr>
          <w:lang w:eastAsia="zh-CN"/>
        </w:rPr>
        <w:t>JVC</w:t>
      </w:r>
      <w:r w:rsidR="005B7267" w:rsidRPr="005B7267">
        <w:rPr>
          <w:lang w:eastAsia="zh-CN"/>
        </w:rPr>
        <w:t xml:space="preserve"> is performed, the incision </w:t>
      </w:r>
      <w:r w:rsidR="009774F7">
        <w:rPr>
          <w:lang w:eastAsia="zh-CN"/>
        </w:rPr>
        <w:t>area</w:t>
      </w:r>
      <w:r w:rsidR="009774F7" w:rsidRPr="005B7267">
        <w:rPr>
          <w:lang w:eastAsia="zh-CN"/>
        </w:rPr>
        <w:t xml:space="preserve"> </w:t>
      </w:r>
      <w:r w:rsidR="005B7267" w:rsidRPr="005B7267">
        <w:rPr>
          <w:lang w:eastAsia="zh-CN"/>
        </w:rPr>
        <w:t>is generally selected on the upper side of the clavicle</w:t>
      </w:r>
      <w:r w:rsidR="009774F7">
        <w:rPr>
          <w:lang w:eastAsia="zh-CN"/>
        </w:rPr>
        <w:t xml:space="preserve"> along</w:t>
      </w:r>
      <w:r w:rsidR="005B7267" w:rsidRPr="005B7267">
        <w:rPr>
          <w:lang w:eastAsia="zh-CN"/>
        </w:rPr>
        <w:t xml:space="preserve"> the right side of the </w:t>
      </w:r>
      <w:r w:rsidR="009774F7">
        <w:rPr>
          <w:lang w:eastAsia="zh-CN"/>
        </w:rPr>
        <w:t xml:space="preserve">neck </w:t>
      </w:r>
      <w:r w:rsidR="005B7267" w:rsidRPr="005B7267">
        <w:rPr>
          <w:lang w:eastAsia="zh-CN"/>
        </w:rPr>
        <w:t>midline</w:t>
      </w:r>
      <w:r w:rsidR="00BD0AD5">
        <w:rPr>
          <w:lang w:eastAsia="zh-CN"/>
        </w:rPr>
        <w:t xml:space="preserve"> (see section 3.2 </w:t>
      </w:r>
      <w:r w:rsidR="00BC1FA4">
        <w:rPr>
          <w:lang w:eastAsia="zh-CN"/>
        </w:rPr>
        <w:t>jugular</w:t>
      </w:r>
      <w:r w:rsidR="00BD0AD5">
        <w:rPr>
          <w:lang w:eastAsia="zh-CN"/>
        </w:rPr>
        <w:t xml:space="preserve"> vein isolation)</w:t>
      </w:r>
      <w:r w:rsidR="005B7267">
        <w:rPr>
          <w:lang w:eastAsia="zh-CN"/>
        </w:rPr>
        <w:t>.</w:t>
      </w:r>
      <w:r w:rsidR="00272A38">
        <w:t xml:space="preserve"> </w:t>
      </w:r>
      <w:r w:rsidR="005B7267">
        <w:rPr>
          <w:lang w:eastAsia="zh-CN"/>
        </w:rPr>
        <w:t>Second</w:t>
      </w:r>
      <w:r w:rsidR="00824F63">
        <w:rPr>
          <w:lang w:eastAsia="zh-CN"/>
        </w:rPr>
        <w:t>ly</w:t>
      </w:r>
      <w:r w:rsidR="005B7267">
        <w:rPr>
          <w:lang w:eastAsia="zh-CN"/>
        </w:rPr>
        <w:t>,</w:t>
      </w:r>
      <w:r w:rsidR="00A863BB" w:rsidRPr="00A863BB">
        <w:t xml:space="preserve"> </w:t>
      </w:r>
      <w:r w:rsidR="00BD0AD5">
        <w:t>JVC</w:t>
      </w:r>
      <w:r w:rsidR="0022193C" w:rsidRPr="0022193C">
        <w:t xml:space="preserve"> depends on preparation of a clean segment of the vein. </w:t>
      </w:r>
      <w:r w:rsidR="00BD0AD5">
        <w:t xml:space="preserve">Upon blunt dissection of soft tissue, the jugular vein is visible </w:t>
      </w:r>
      <w:r w:rsidR="009449AF">
        <w:t xml:space="preserve">and identified </w:t>
      </w:r>
      <w:r w:rsidR="00BD0AD5">
        <w:t>by the</w:t>
      </w:r>
      <w:r w:rsidR="00783161">
        <w:t>se</w:t>
      </w:r>
      <w:r w:rsidR="00BD0AD5">
        <w:t xml:space="preserve"> </w:t>
      </w:r>
      <w:r w:rsidR="00783161">
        <w:t xml:space="preserve">two </w:t>
      </w:r>
      <w:r w:rsidR="00BD0AD5">
        <w:t>features</w:t>
      </w:r>
      <w:r w:rsidR="00783161">
        <w:t>:</w:t>
      </w:r>
      <w:r w:rsidR="00BD0AD5">
        <w:t xml:space="preserve"> </w:t>
      </w:r>
      <w:r w:rsidR="00A863BB" w:rsidRPr="00A863BB">
        <w:rPr>
          <w:lang w:eastAsia="zh-CN"/>
        </w:rPr>
        <w:t>1) two branches at the proximal end</w:t>
      </w:r>
      <w:r w:rsidR="00A863BB">
        <w:rPr>
          <w:lang w:eastAsia="zh-CN"/>
        </w:rPr>
        <w:t xml:space="preserve">, </w:t>
      </w:r>
      <w:r w:rsidR="00824F63">
        <w:rPr>
          <w:lang w:eastAsia="zh-CN"/>
        </w:rPr>
        <w:t xml:space="preserve">and </w:t>
      </w:r>
      <w:r w:rsidR="00A863BB" w:rsidRPr="00A863BB">
        <w:rPr>
          <w:lang w:eastAsia="zh-CN"/>
        </w:rPr>
        <w:t>2) a lymph node attached to it</w:t>
      </w:r>
      <w:r w:rsidR="00A863BB">
        <w:rPr>
          <w:lang w:eastAsia="zh-CN"/>
        </w:rPr>
        <w:t>. Third</w:t>
      </w:r>
      <w:r w:rsidR="00824F63">
        <w:rPr>
          <w:lang w:eastAsia="zh-CN"/>
        </w:rPr>
        <w:t>ly</w:t>
      </w:r>
      <w:r w:rsidR="00A863BB">
        <w:rPr>
          <w:lang w:eastAsia="zh-CN"/>
        </w:rPr>
        <w:t>,</w:t>
      </w:r>
      <w:r w:rsidR="00A863BB" w:rsidRPr="00A863BB">
        <w:t xml:space="preserve"> </w:t>
      </w:r>
      <w:r w:rsidR="00824F63">
        <w:rPr>
          <w:lang w:eastAsia="zh-CN"/>
        </w:rPr>
        <w:t>while sliding</w:t>
      </w:r>
      <w:r w:rsidR="00A863BB" w:rsidRPr="00A863BB">
        <w:rPr>
          <w:lang w:eastAsia="zh-CN"/>
        </w:rPr>
        <w:t xml:space="preserve"> the </w:t>
      </w:r>
      <w:r w:rsidR="00824F63">
        <w:rPr>
          <w:lang w:eastAsia="zh-CN"/>
        </w:rPr>
        <w:t>catheter</w:t>
      </w:r>
      <w:r w:rsidR="00A863BB" w:rsidRPr="00A863BB">
        <w:rPr>
          <w:lang w:eastAsia="zh-CN"/>
        </w:rPr>
        <w:t xml:space="preserve"> into the </w:t>
      </w:r>
      <w:r w:rsidR="00824F63">
        <w:rPr>
          <w:lang w:eastAsia="zh-CN"/>
        </w:rPr>
        <w:t>jugular vein</w:t>
      </w:r>
      <w:r w:rsidR="00D6766F">
        <w:rPr>
          <w:lang w:eastAsia="zh-CN"/>
        </w:rPr>
        <w:t xml:space="preserve"> (see section 3.3 jugular vein cannulation)</w:t>
      </w:r>
      <w:r w:rsidR="00A863BB" w:rsidRPr="00A863BB">
        <w:rPr>
          <w:lang w:eastAsia="zh-CN"/>
        </w:rPr>
        <w:t xml:space="preserve">, trimming the front end of the </w:t>
      </w:r>
      <w:r w:rsidR="008522F9" w:rsidRPr="00A863BB">
        <w:rPr>
          <w:lang w:eastAsia="zh-CN"/>
        </w:rPr>
        <w:t>ca</w:t>
      </w:r>
      <w:r w:rsidR="008522F9">
        <w:rPr>
          <w:lang w:eastAsia="zh-CN"/>
        </w:rPr>
        <w:t>theter,</w:t>
      </w:r>
      <w:r w:rsidR="00A863BB" w:rsidRPr="00A863BB">
        <w:rPr>
          <w:lang w:eastAsia="zh-CN"/>
        </w:rPr>
        <w:t xml:space="preserve"> and supporting the blood vessel with </w:t>
      </w:r>
      <w:r w:rsidR="00D6766F">
        <w:rPr>
          <w:lang w:eastAsia="zh-CN"/>
        </w:rPr>
        <w:t>steady external</w:t>
      </w:r>
      <w:r w:rsidR="00D6766F" w:rsidRPr="00A863BB">
        <w:rPr>
          <w:lang w:eastAsia="zh-CN"/>
        </w:rPr>
        <w:t xml:space="preserve"> </w:t>
      </w:r>
      <w:r w:rsidR="00A863BB" w:rsidRPr="00A863BB">
        <w:rPr>
          <w:lang w:eastAsia="zh-CN"/>
        </w:rPr>
        <w:t>force</w:t>
      </w:r>
      <w:r w:rsidR="00BC1FA4">
        <w:rPr>
          <w:lang w:eastAsia="zh-CN"/>
        </w:rPr>
        <w:t xml:space="preserve"> </w:t>
      </w:r>
      <w:r w:rsidR="00D6766F">
        <w:rPr>
          <w:lang w:eastAsia="zh-CN"/>
        </w:rPr>
        <w:t xml:space="preserve">could </w:t>
      </w:r>
      <w:r w:rsidR="00A863BB" w:rsidRPr="00A863BB">
        <w:rPr>
          <w:lang w:eastAsia="zh-CN"/>
        </w:rPr>
        <w:t xml:space="preserve">greatly improve the success rate of </w:t>
      </w:r>
      <w:r w:rsidR="00824F63">
        <w:rPr>
          <w:lang w:eastAsia="zh-CN"/>
        </w:rPr>
        <w:t>cannulation</w:t>
      </w:r>
      <w:r w:rsidR="00A863BB">
        <w:rPr>
          <w:lang w:eastAsia="zh-CN"/>
        </w:rPr>
        <w:t xml:space="preserve">. </w:t>
      </w:r>
      <w:r w:rsidR="00D6766F">
        <w:rPr>
          <w:lang w:eastAsia="zh-CN"/>
        </w:rPr>
        <w:t>Moreover</w:t>
      </w:r>
      <w:r w:rsidR="009B4C99">
        <w:rPr>
          <w:lang w:eastAsia="zh-CN"/>
        </w:rPr>
        <w:t xml:space="preserve">, </w:t>
      </w:r>
      <w:r w:rsidR="00D6766F">
        <w:rPr>
          <w:lang w:eastAsia="zh-CN"/>
        </w:rPr>
        <w:t>proper a</w:t>
      </w:r>
      <w:r w:rsidR="00DE4999">
        <w:rPr>
          <w:lang w:eastAsia="zh-CN"/>
        </w:rPr>
        <w:t>nalgesia</w:t>
      </w:r>
      <w:r w:rsidR="00D6766F">
        <w:rPr>
          <w:lang w:eastAsia="zh-CN"/>
        </w:rPr>
        <w:t xml:space="preserve"> and heat </w:t>
      </w:r>
      <w:r w:rsidR="00DE4999">
        <w:rPr>
          <w:lang w:eastAsia="zh-CN"/>
        </w:rPr>
        <w:t xml:space="preserve">must be provided for </w:t>
      </w:r>
      <w:r w:rsidR="00350008">
        <w:rPr>
          <w:lang w:eastAsia="zh-CN"/>
        </w:rPr>
        <w:t>co</w:t>
      </w:r>
      <w:r w:rsidR="00BC1FA4">
        <w:rPr>
          <w:lang w:eastAsia="zh-CN"/>
        </w:rPr>
        <w:t>m</w:t>
      </w:r>
      <w:r w:rsidR="00350008">
        <w:rPr>
          <w:lang w:eastAsia="zh-CN"/>
        </w:rPr>
        <w:t xml:space="preserve">forting the </w:t>
      </w:r>
      <w:r w:rsidR="00DE4999">
        <w:rPr>
          <w:lang w:eastAsia="zh-CN"/>
        </w:rPr>
        <w:t>rat</w:t>
      </w:r>
      <w:r w:rsidR="00350008">
        <w:rPr>
          <w:lang w:eastAsia="zh-CN"/>
        </w:rPr>
        <w:t>, as</w:t>
      </w:r>
      <w:r w:rsidR="00DE4999">
        <w:rPr>
          <w:lang w:eastAsia="zh-CN"/>
        </w:rPr>
        <w:t xml:space="preserve"> </w:t>
      </w:r>
      <w:r w:rsidR="00350008">
        <w:rPr>
          <w:lang w:eastAsia="zh-CN"/>
        </w:rPr>
        <w:t>s</w:t>
      </w:r>
      <w:r w:rsidR="00D6766F">
        <w:rPr>
          <w:lang w:eastAsia="zh-CN"/>
        </w:rPr>
        <w:t xml:space="preserve">tress and </w:t>
      </w:r>
      <w:r w:rsidR="00F133DF">
        <w:rPr>
          <w:lang w:eastAsia="zh-CN"/>
        </w:rPr>
        <w:t>p</w:t>
      </w:r>
      <w:r w:rsidR="00DE4999" w:rsidRPr="00C018B3">
        <w:rPr>
          <w:lang w:eastAsia="zh-CN"/>
        </w:rPr>
        <w:t>ain</w:t>
      </w:r>
      <w:r w:rsidR="00DE4999">
        <w:rPr>
          <w:lang w:eastAsia="zh-CN"/>
        </w:rPr>
        <w:t xml:space="preserve"> can cause alterations in </w:t>
      </w:r>
      <w:r w:rsidR="00350008">
        <w:rPr>
          <w:lang w:eastAsia="zh-CN"/>
        </w:rPr>
        <w:t xml:space="preserve">animal’s behavior </w:t>
      </w:r>
      <w:r w:rsidR="00DE4999">
        <w:rPr>
          <w:lang w:eastAsia="zh-CN"/>
        </w:rPr>
        <w:t xml:space="preserve">that may influence </w:t>
      </w:r>
      <w:r w:rsidR="00350008">
        <w:rPr>
          <w:lang w:eastAsia="zh-CN"/>
        </w:rPr>
        <w:t>their post-operative recovery</w:t>
      </w:r>
      <w:r w:rsidR="00DE4999">
        <w:rPr>
          <w:lang w:eastAsia="zh-CN"/>
        </w:rPr>
        <w:t>.</w:t>
      </w:r>
      <w:r w:rsidR="00F81463">
        <w:rPr>
          <w:lang w:eastAsia="zh-CN"/>
        </w:rPr>
        <w:t xml:space="preserve"> </w:t>
      </w:r>
      <w:r w:rsidR="004034BB">
        <w:rPr>
          <w:lang w:eastAsia="zh-CN"/>
        </w:rPr>
        <w:t xml:space="preserve">Lastly, </w:t>
      </w:r>
      <w:r w:rsidR="00350008" w:rsidRPr="00A863BB">
        <w:rPr>
          <w:lang w:eastAsia="zh-CN"/>
        </w:rPr>
        <w:t>the duration of anesthesia</w:t>
      </w:r>
      <w:r w:rsidR="00350008">
        <w:rPr>
          <w:lang w:eastAsia="zh-CN"/>
        </w:rPr>
        <w:t xml:space="preserve">, </w:t>
      </w:r>
      <w:r w:rsidR="00A863BB" w:rsidRPr="00A863BB">
        <w:rPr>
          <w:lang w:eastAsia="zh-CN"/>
        </w:rPr>
        <w:t>heat</w:t>
      </w:r>
      <w:r w:rsidR="00A863BB">
        <w:rPr>
          <w:lang w:eastAsia="zh-CN"/>
        </w:rPr>
        <w:t xml:space="preserve"> </w:t>
      </w:r>
      <w:r w:rsidR="00A863BB">
        <w:rPr>
          <w:rFonts w:hint="eastAsia"/>
          <w:lang w:eastAsia="zh-CN"/>
        </w:rPr>
        <w:t>loss</w:t>
      </w:r>
      <w:r w:rsidR="00FD2DDE">
        <w:rPr>
          <w:lang w:eastAsia="zh-CN"/>
        </w:rPr>
        <w:t>,</w:t>
      </w:r>
      <w:r w:rsidR="00A863BB" w:rsidRPr="00A863BB">
        <w:rPr>
          <w:lang w:eastAsia="zh-CN"/>
        </w:rPr>
        <w:t xml:space="preserve"> and</w:t>
      </w:r>
      <w:r w:rsidR="00350008" w:rsidRPr="00350008">
        <w:rPr>
          <w:lang w:eastAsia="zh-CN"/>
        </w:rPr>
        <w:t xml:space="preserve"> </w:t>
      </w:r>
      <w:r w:rsidR="00350008">
        <w:rPr>
          <w:lang w:eastAsia="zh-CN"/>
        </w:rPr>
        <w:t>t</w:t>
      </w:r>
      <w:r w:rsidR="00350008" w:rsidRPr="00A863BB">
        <w:rPr>
          <w:lang w:eastAsia="zh-CN"/>
        </w:rPr>
        <w:t xml:space="preserve">he </w:t>
      </w:r>
      <w:r w:rsidR="00350008">
        <w:rPr>
          <w:lang w:eastAsia="zh-CN"/>
        </w:rPr>
        <w:t xml:space="preserve">complication </w:t>
      </w:r>
      <w:r w:rsidR="00561E83">
        <w:rPr>
          <w:lang w:eastAsia="zh-CN"/>
        </w:rPr>
        <w:t xml:space="preserve">can </w:t>
      </w:r>
      <w:r w:rsidR="004034BB">
        <w:rPr>
          <w:lang w:eastAsia="zh-CN"/>
        </w:rPr>
        <w:t>cause unexpected rat death</w:t>
      </w:r>
      <w:r w:rsidR="00561E83">
        <w:rPr>
          <w:lang w:eastAsia="zh-CN"/>
        </w:rPr>
        <w:t>;</w:t>
      </w:r>
      <w:r w:rsidR="00A863BB" w:rsidRPr="00A863BB">
        <w:rPr>
          <w:lang w:eastAsia="zh-CN"/>
        </w:rPr>
        <w:t xml:space="preserve"> </w:t>
      </w:r>
      <w:r w:rsidR="00C47FE4">
        <w:rPr>
          <w:lang w:eastAsia="zh-CN"/>
        </w:rPr>
        <w:t xml:space="preserve">thus, </w:t>
      </w:r>
      <w:r w:rsidR="009B4C99">
        <w:rPr>
          <w:lang w:eastAsia="zh-CN"/>
        </w:rPr>
        <w:t xml:space="preserve">it is important to </w:t>
      </w:r>
      <w:r w:rsidR="00C47FE4">
        <w:rPr>
          <w:lang w:eastAsia="zh-CN"/>
        </w:rPr>
        <w:t xml:space="preserve">closely </w:t>
      </w:r>
      <w:r w:rsidR="00B37FE8">
        <w:rPr>
          <w:lang w:eastAsia="zh-CN"/>
        </w:rPr>
        <w:t>monitor</w:t>
      </w:r>
      <w:r w:rsidR="009B4C99">
        <w:rPr>
          <w:lang w:eastAsia="zh-CN"/>
        </w:rPr>
        <w:t xml:space="preserve"> the rats </w:t>
      </w:r>
      <w:r w:rsidR="00C47FE4">
        <w:rPr>
          <w:lang w:eastAsia="zh-CN"/>
        </w:rPr>
        <w:t xml:space="preserve">during and </w:t>
      </w:r>
      <w:r w:rsidR="009B4C99">
        <w:rPr>
          <w:lang w:eastAsia="zh-CN"/>
        </w:rPr>
        <w:t xml:space="preserve">after </w:t>
      </w:r>
      <w:r w:rsidR="00C47FE4">
        <w:rPr>
          <w:lang w:eastAsia="zh-CN"/>
        </w:rPr>
        <w:t xml:space="preserve">the </w:t>
      </w:r>
      <w:r w:rsidR="009B4C99">
        <w:rPr>
          <w:lang w:eastAsia="zh-CN"/>
        </w:rPr>
        <w:t xml:space="preserve">surgery </w:t>
      </w:r>
      <w:r w:rsidR="00C47FE4">
        <w:rPr>
          <w:lang w:eastAsia="zh-CN"/>
        </w:rPr>
        <w:t>for at least 3 days</w:t>
      </w:r>
      <w:r w:rsidR="004034BB">
        <w:rPr>
          <w:lang w:eastAsia="zh-CN"/>
        </w:rPr>
        <w:t xml:space="preserve">. </w:t>
      </w:r>
      <w:r w:rsidR="00B51D75">
        <w:rPr>
          <w:lang w:eastAsia="zh-CN"/>
        </w:rPr>
        <w:t xml:space="preserve">Evaluation of multiple </w:t>
      </w:r>
      <w:bookmarkStart w:id="17" w:name="_Hlk82864200"/>
      <w:r w:rsidR="00923E8D">
        <w:rPr>
          <w:lang w:eastAsia="zh-CN"/>
        </w:rPr>
        <w:t xml:space="preserve">health </w:t>
      </w:r>
      <w:r w:rsidR="00B51D75">
        <w:rPr>
          <w:lang w:eastAsia="zh-CN"/>
        </w:rPr>
        <w:t>indicators</w:t>
      </w:r>
      <w:bookmarkEnd w:id="17"/>
      <w:r w:rsidR="00B51D75">
        <w:rPr>
          <w:lang w:eastAsia="zh-CN"/>
        </w:rPr>
        <w:t>, such as t</w:t>
      </w:r>
      <w:r w:rsidR="00B51D75" w:rsidRPr="00FF2D84">
        <w:rPr>
          <w:lang w:eastAsia="zh-CN"/>
        </w:rPr>
        <w:t xml:space="preserve">he </w:t>
      </w:r>
      <w:r w:rsidR="00B51D75">
        <w:rPr>
          <w:lang w:eastAsia="zh-CN"/>
        </w:rPr>
        <w:t xml:space="preserve">body </w:t>
      </w:r>
      <w:r w:rsidR="00B51D75" w:rsidRPr="00FF2D84">
        <w:rPr>
          <w:lang w:eastAsia="zh-CN"/>
        </w:rPr>
        <w:t>weight gain</w:t>
      </w:r>
      <w:r w:rsidR="00B51D75">
        <w:rPr>
          <w:lang w:eastAsia="zh-CN"/>
        </w:rPr>
        <w:t xml:space="preserve">, </w:t>
      </w:r>
      <w:r w:rsidR="00B51D75" w:rsidRPr="00FF2D84">
        <w:rPr>
          <w:lang w:eastAsia="zh-CN"/>
        </w:rPr>
        <w:t>diet</w:t>
      </w:r>
      <w:r w:rsidR="00FD2DDE">
        <w:rPr>
          <w:lang w:eastAsia="zh-CN"/>
        </w:rPr>
        <w:t>,</w:t>
      </w:r>
      <w:r w:rsidR="00B51D75" w:rsidRPr="00FF2D84">
        <w:rPr>
          <w:lang w:eastAsia="zh-CN"/>
        </w:rPr>
        <w:t xml:space="preserve"> and drinking </w:t>
      </w:r>
      <w:r w:rsidR="00B51D75">
        <w:rPr>
          <w:lang w:eastAsia="zh-CN"/>
        </w:rPr>
        <w:t xml:space="preserve">status, </w:t>
      </w:r>
      <w:r w:rsidR="00427258">
        <w:rPr>
          <w:lang w:eastAsia="zh-CN"/>
        </w:rPr>
        <w:t xml:space="preserve">and </w:t>
      </w:r>
      <w:r w:rsidR="00BC1FA4">
        <w:rPr>
          <w:lang w:eastAsia="zh-CN"/>
        </w:rPr>
        <w:t>hematological</w:t>
      </w:r>
      <w:r w:rsidR="00B51D75">
        <w:rPr>
          <w:lang w:eastAsia="zh-CN"/>
        </w:rPr>
        <w:t xml:space="preserve"> components of rats</w:t>
      </w:r>
      <w:r w:rsidR="00B51D75" w:rsidRPr="00FF2D84">
        <w:rPr>
          <w:lang w:eastAsia="zh-CN"/>
        </w:rPr>
        <w:t xml:space="preserve"> during the recovery period</w:t>
      </w:r>
      <w:r w:rsidR="00B51D75">
        <w:rPr>
          <w:lang w:eastAsia="zh-CN"/>
        </w:rPr>
        <w:t xml:space="preserve">, could provide information </w:t>
      </w:r>
      <w:r w:rsidR="00561E83">
        <w:rPr>
          <w:lang w:eastAsia="zh-CN"/>
        </w:rPr>
        <w:t xml:space="preserve">that can be compared with </w:t>
      </w:r>
      <w:r w:rsidR="00427258">
        <w:rPr>
          <w:lang w:eastAsia="zh-CN"/>
        </w:rPr>
        <w:t>reference values of interest</w:t>
      </w:r>
      <w:r w:rsidR="00923E8D">
        <w:rPr>
          <w:lang w:eastAsia="zh-CN"/>
        </w:rPr>
        <w:t xml:space="preserve"> of heal</w:t>
      </w:r>
      <w:r w:rsidR="00C018B3">
        <w:rPr>
          <w:rFonts w:hint="eastAsia"/>
          <w:lang w:eastAsia="zh-CN"/>
        </w:rPr>
        <w:t>t</w:t>
      </w:r>
      <w:r w:rsidR="00923E8D">
        <w:rPr>
          <w:lang w:eastAsia="zh-CN"/>
        </w:rPr>
        <w:t>hy SD rats in the database</w:t>
      </w:r>
      <w:r w:rsidR="002964C3">
        <w:rPr>
          <w:lang w:eastAsia="zh-CN"/>
        </w:rPr>
        <w:fldChar w:fldCharType="begin">
          <w:fldData xml:space="preserve">PEVuZE5vdGU+PENpdGU+PEF1dGhvcj5ObTwvQXV0aG9yPjxZZWFyPjIwMTQ8L1llYXI+PFJlY051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</w:fldData>
        </w:fldChar>
      </w:r>
      <w:r w:rsidR="00D87384">
        <w:rPr>
          <w:lang w:eastAsia="zh-CN"/>
        </w:rPr>
        <w:instrText xml:space="preserve"> ADDIN EN.CITE </w:instrText>
      </w:r>
      <w:r w:rsidR="00D87384">
        <w:rPr>
          <w:lang w:eastAsia="zh-CN"/>
        </w:rPr>
        <w:fldChar w:fldCharType="begin">
          <w:fldData xml:space="preserve">PEVuZE5vdGU+PENpdGU+PEF1dGhvcj5ObTwvQXV0aG9yPjxZZWFyPjIwMTQ8L1llYXI+PFJlY051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</w:fldData>
        </w:fldChar>
      </w:r>
      <w:r w:rsidR="00D87384">
        <w:rPr>
          <w:lang w:eastAsia="zh-CN"/>
        </w:rPr>
        <w:instrText xml:space="preserve"> ADDIN EN.CITE.DATA </w:instrText>
      </w:r>
      <w:r w:rsidR="00D87384">
        <w:rPr>
          <w:lang w:eastAsia="zh-CN"/>
        </w:rPr>
      </w:r>
      <w:r w:rsidR="00D87384">
        <w:rPr>
          <w:lang w:eastAsia="zh-CN"/>
        </w:rPr>
        <w:fldChar w:fldCharType="end"/>
      </w:r>
      <w:r w:rsidR="002964C3">
        <w:rPr>
          <w:lang w:eastAsia="zh-CN"/>
        </w:rPr>
      </w:r>
      <w:r w:rsidR="002964C3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21</w:t>
      </w:r>
      <w:r w:rsidR="00561E83">
        <w:rPr>
          <w:noProof/>
          <w:vertAlign w:val="superscript"/>
          <w:lang w:eastAsia="zh-CN"/>
        </w:rPr>
        <w:t>–</w:t>
      </w:r>
      <w:r w:rsidR="00D87384" w:rsidRPr="00D87384">
        <w:rPr>
          <w:noProof/>
          <w:vertAlign w:val="superscript"/>
          <w:lang w:eastAsia="zh-CN"/>
        </w:rPr>
        <w:t>24</w:t>
      </w:r>
      <w:r w:rsidR="002964C3">
        <w:rPr>
          <w:lang w:eastAsia="zh-CN"/>
        </w:rPr>
        <w:fldChar w:fldCharType="end"/>
      </w:r>
      <w:r w:rsidR="003705D5">
        <w:rPr>
          <w:lang w:eastAsia="zh-CN"/>
        </w:rPr>
        <w:t>.</w:t>
      </w:r>
      <w:r w:rsidR="000D5D45">
        <w:rPr>
          <w:lang w:eastAsia="zh-CN"/>
        </w:rPr>
        <w:t xml:space="preserve"> </w:t>
      </w:r>
      <w:r w:rsidR="001C5EB7">
        <w:rPr>
          <w:lang w:eastAsia="zh-CN"/>
        </w:rPr>
        <w:t>Most rats gain their body weight (e.g., &gt;10 g) by day 3 post-surgery</w:t>
      </w:r>
      <w:r w:rsidR="00777CBA">
        <w:rPr>
          <w:lang w:eastAsia="zh-CN"/>
        </w:rPr>
        <w:t xml:space="preserve"> and </w:t>
      </w:r>
      <w:r w:rsidR="001C5EB7">
        <w:rPr>
          <w:lang w:eastAsia="zh-CN"/>
        </w:rPr>
        <w:t>thus</w:t>
      </w:r>
      <w:r w:rsidR="00777CBA">
        <w:rPr>
          <w:lang w:eastAsia="zh-CN"/>
        </w:rPr>
        <w:t>,</w:t>
      </w:r>
      <w:r w:rsidR="001C5EB7">
        <w:rPr>
          <w:lang w:eastAsia="zh-CN"/>
        </w:rPr>
        <w:t xml:space="preserve"> should be ready </w:t>
      </w:r>
      <w:r w:rsidR="004B02E9">
        <w:rPr>
          <w:lang w:eastAsia="zh-CN"/>
        </w:rPr>
        <w:t xml:space="preserve">for </w:t>
      </w:r>
      <w:r w:rsidR="00AE5D70">
        <w:rPr>
          <w:lang w:eastAsia="zh-CN"/>
        </w:rPr>
        <w:t>use.</w:t>
      </w:r>
      <w:r w:rsidR="001A5F2B" w:rsidRPr="001A5F2B">
        <w:rPr>
          <w:lang w:eastAsia="zh-CN"/>
        </w:rPr>
        <w:t xml:space="preserve"> </w:t>
      </w:r>
      <w:r w:rsidR="001A5F2B">
        <w:rPr>
          <w:lang w:eastAsia="zh-CN"/>
        </w:rPr>
        <w:t>Yet, for studies involving blood biomarkers evaluation (e.g., leukocyte, cytokines), it is recommended to enroll the rats by day 4</w:t>
      </w:r>
      <w:r w:rsidR="00561E83">
        <w:rPr>
          <w:lang w:eastAsia="zh-CN"/>
        </w:rPr>
        <w:t>–</w:t>
      </w:r>
      <w:r w:rsidR="001A5F2B">
        <w:rPr>
          <w:lang w:eastAsia="zh-CN"/>
        </w:rPr>
        <w:t xml:space="preserve">6 post-surgery, </w:t>
      </w:r>
      <w:r w:rsidR="001A5F2B" w:rsidRPr="00710DFC">
        <w:rPr>
          <w:lang w:eastAsia="zh-CN"/>
        </w:rPr>
        <w:t xml:space="preserve">to ensure the </w:t>
      </w:r>
      <w:r w:rsidR="001A5F2B">
        <w:rPr>
          <w:lang w:eastAsia="zh-CN"/>
        </w:rPr>
        <w:t xml:space="preserve">normal </w:t>
      </w:r>
      <w:r w:rsidR="001A5F2B" w:rsidRPr="00710DFC">
        <w:rPr>
          <w:lang w:eastAsia="zh-CN"/>
        </w:rPr>
        <w:t>hematological indexes</w:t>
      </w:r>
      <w:r w:rsidR="001A5F2B">
        <w:rPr>
          <w:lang w:eastAsia="zh-CN"/>
        </w:rPr>
        <w:t xml:space="preserve"> for rats.</w:t>
      </w:r>
    </w:p>
    <w:p w14:paraId="63DCEFAC" w14:textId="77777777" w:rsidR="00DE6362" w:rsidRPr="00277F07" w:rsidRDefault="00DE6362" w:rsidP="001C4E8B">
      <w:pPr>
        <w:rPr>
          <w:lang w:eastAsia="zh-CN"/>
        </w:rPr>
      </w:pPr>
    </w:p>
    <w:p w14:paraId="6B263C59" w14:textId="24D91F81" w:rsidR="007E2282" w:rsidRDefault="0053171D" w:rsidP="001C4E8B">
      <w:pPr>
        <w:rPr>
          <w:lang w:eastAsia="zh-CN"/>
        </w:rPr>
      </w:pPr>
      <w:r>
        <w:rPr>
          <w:color w:val="000000"/>
          <w:lang w:eastAsia="zh-CN"/>
        </w:rPr>
        <w:t xml:space="preserve">Despite its usefulness in PK study, </w:t>
      </w:r>
      <w:r w:rsidR="00365BA9">
        <w:rPr>
          <w:color w:val="000000"/>
          <w:lang w:eastAsia="zh-CN"/>
        </w:rPr>
        <w:t xml:space="preserve">depending on </w:t>
      </w:r>
      <w:r>
        <w:rPr>
          <w:color w:val="000000"/>
          <w:lang w:eastAsia="zh-CN"/>
        </w:rPr>
        <w:t>the catheter materials</w:t>
      </w:r>
      <w:r w:rsidR="00365BA9">
        <w:rPr>
          <w:color w:val="000000"/>
          <w:lang w:eastAsia="zh-CN"/>
        </w:rPr>
        <w:t>, not all drug candidates are suitable for the single cannulation</w:t>
      </w:r>
      <w:r>
        <w:rPr>
          <w:color w:val="000000"/>
          <w:lang w:eastAsia="zh-CN"/>
        </w:rPr>
        <w:t xml:space="preserve">. </w:t>
      </w:r>
      <w:r w:rsidR="004457E8" w:rsidRPr="004457E8">
        <w:rPr>
          <w:color w:val="000000"/>
          <w:lang w:eastAsia="zh-CN"/>
        </w:rPr>
        <w:t xml:space="preserve">Gaud </w:t>
      </w:r>
      <w:r w:rsidR="004457E8" w:rsidRPr="00324775">
        <w:rPr>
          <w:color w:val="000000"/>
          <w:lang w:eastAsia="zh-CN"/>
        </w:rPr>
        <w:t>et al</w:t>
      </w:r>
      <w:r w:rsidR="004457E8" w:rsidRPr="004457E8">
        <w:rPr>
          <w:color w:val="000000"/>
          <w:lang w:eastAsia="zh-CN"/>
        </w:rPr>
        <w:t>. found high</w:t>
      </w:r>
      <w:r w:rsidR="004457E8">
        <w:rPr>
          <w:color w:val="000000"/>
          <w:lang w:eastAsia="zh-CN"/>
        </w:rPr>
        <w:t xml:space="preserve"> </w:t>
      </w:r>
      <w:r w:rsidR="004457E8" w:rsidRPr="004457E8">
        <w:rPr>
          <w:color w:val="000000"/>
          <w:lang w:eastAsia="zh-CN"/>
        </w:rPr>
        <w:t>log</w:t>
      </w:r>
      <w:r w:rsidR="00923E8D">
        <w:rPr>
          <w:color w:val="000000"/>
          <w:lang w:eastAsia="zh-CN"/>
        </w:rPr>
        <w:t xml:space="preserve"> </w:t>
      </w:r>
      <w:r w:rsidR="004457E8" w:rsidRPr="004457E8">
        <w:rPr>
          <w:color w:val="000000"/>
          <w:lang w:eastAsia="zh-CN"/>
        </w:rPr>
        <w:t>P compounds</w:t>
      </w:r>
      <w:r w:rsidR="00365BA9">
        <w:rPr>
          <w:color w:val="000000"/>
          <w:lang w:eastAsia="zh-CN"/>
        </w:rPr>
        <w:t xml:space="preserve"> were bound to</w:t>
      </w:r>
      <w:r w:rsidR="002D4962">
        <w:rPr>
          <w:color w:val="000000"/>
          <w:lang w:eastAsia="zh-CN"/>
        </w:rPr>
        <w:t xml:space="preserve"> the </w:t>
      </w:r>
      <w:r w:rsidR="00365BA9">
        <w:rPr>
          <w:color w:val="000000"/>
          <w:lang w:eastAsia="zh-CN"/>
        </w:rPr>
        <w:t xml:space="preserve">PE catheter </w:t>
      </w:r>
      <w:r w:rsidR="002D4962">
        <w:rPr>
          <w:color w:val="000000"/>
          <w:lang w:eastAsia="zh-CN"/>
        </w:rPr>
        <w:t>material,</w:t>
      </w:r>
      <w:r w:rsidR="00365BA9">
        <w:rPr>
          <w:color w:val="000000"/>
          <w:lang w:eastAsia="zh-CN"/>
        </w:rPr>
        <w:t xml:space="preserve"> resulting in altered PK</w:t>
      </w:r>
      <w:r w:rsidR="00365BA9">
        <w:rPr>
          <w:color w:val="000000"/>
          <w:lang w:eastAsia="zh-CN"/>
        </w:rPr>
        <w:fldChar w:fldCharType="begin">
          <w:fldData xml:space="preserve">PEVuZE5vdGU+PENpdGU+PEF1dGhvcj5HYXVkPC9BdXRob3I+PFllYXI+MjAxNzwvWWVhcj48UmVj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</w:fldData>
        </w:fldChar>
      </w:r>
      <w:r w:rsidR="00D87384">
        <w:rPr>
          <w:color w:val="000000"/>
          <w:lang w:eastAsia="zh-CN"/>
        </w:rPr>
        <w:instrText xml:space="preserve"> ADDIN EN.CITE </w:instrText>
      </w:r>
      <w:r w:rsidR="00D87384">
        <w:rPr>
          <w:color w:val="000000"/>
          <w:lang w:eastAsia="zh-CN"/>
        </w:rPr>
        <w:fldChar w:fldCharType="begin">
          <w:fldData xml:space="preserve">PEVuZE5vdGU+PENpdGU+PEF1dGhvcj5HYXVkPC9BdXRob3I+PFllYXI+MjAxNzwvWWVhcj48UmVj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</w:fldData>
        </w:fldChar>
      </w:r>
      <w:r w:rsidR="00D87384">
        <w:rPr>
          <w:color w:val="000000"/>
          <w:lang w:eastAsia="zh-CN"/>
        </w:rPr>
        <w:instrText xml:space="preserve"> ADDIN EN.CITE.DATA </w:instrText>
      </w:r>
      <w:r w:rsidR="00D87384">
        <w:rPr>
          <w:color w:val="000000"/>
          <w:lang w:eastAsia="zh-CN"/>
        </w:rPr>
      </w:r>
      <w:r w:rsidR="00D87384">
        <w:rPr>
          <w:color w:val="000000"/>
          <w:lang w:eastAsia="zh-CN"/>
        </w:rPr>
        <w:fldChar w:fldCharType="end"/>
      </w:r>
      <w:r w:rsidR="00365BA9">
        <w:rPr>
          <w:color w:val="000000"/>
          <w:lang w:eastAsia="zh-CN"/>
        </w:rPr>
      </w:r>
      <w:r w:rsidR="00365BA9">
        <w:rPr>
          <w:color w:val="000000"/>
          <w:lang w:eastAsia="zh-CN"/>
        </w:rPr>
        <w:fldChar w:fldCharType="separate"/>
      </w:r>
      <w:r w:rsidR="00D87384" w:rsidRPr="00D87384">
        <w:rPr>
          <w:noProof/>
          <w:color w:val="000000"/>
          <w:vertAlign w:val="superscript"/>
          <w:lang w:eastAsia="zh-CN"/>
        </w:rPr>
        <w:t>25</w:t>
      </w:r>
      <w:r w:rsidR="00365BA9">
        <w:rPr>
          <w:color w:val="000000"/>
          <w:lang w:eastAsia="zh-CN"/>
        </w:rPr>
        <w:fldChar w:fldCharType="end"/>
      </w:r>
      <w:r w:rsidR="00365BA9">
        <w:rPr>
          <w:color w:val="000000"/>
          <w:lang w:eastAsia="zh-CN"/>
        </w:rPr>
        <w:t>.</w:t>
      </w:r>
      <w:r w:rsidR="00F72440" w:rsidRPr="00F72440">
        <w:rPr>
          <w:lang w:eastAsia="zh-CN"/>
        </w:rPr>
        <w:t xml:space="preserve"> </w:t>
      </w:r>
      <w:r w:rsidR="00F72440">
        <w:rPr>
          <w:lang w:eastAsia="zh-CN"/>
        </w:rPr>
        <w:t>In addition,</w:t>
      </w:r>
      <w:r w:rsidR="00D5252A">
        <w:rPr>
          <w:lang w:eastAsia="zh-CN"/>
        </w:rPr>
        <w:t xml:space="preserve"> the analgesics (e.g., </w:t>
      </w:r>
      <w:r w:rsidR="00AE5D70">
        <w:rPr>
          <w:lang w:eastAsia="zh-CN"/>
        </w:rPr>
        <w:t>meloxicam) is</w:t>
      </w:r>
      <w:r w:rsidR="00D5252A">
        <w:rPr>
          <w:lang w:eastAsia="zh-CN"/>
        </w:rPr>
        <w:t xml:space="preserve"> </w:t>
      </w:r>
      <w:r w:rsidR="00D5252A">
        <w:rPr>
          <w:lang w:eastAsia="zh-CN"/>
        </w:rPr>
        <w:lastRenderedPageBreak/>
        <w:t xml:space="preserve">often applied to reduce the pain in rat </w:t>
      </w:r>
      <w:r w:rsidR="007E2282">
        <w:rPr>
          <w:lang w:eastAsia="zh-CN"/>
        </w:rPr>
        <w:t>post-surgery</w:t>
      </w:r>
      <w:r w:rsidR="00D5252A">
        <w:rPr>
          <w:lang w:eastAsia="zh-CN"/>
        </w:rPr>
        <w:t>.</w:t>
      </w:r>
      <w:r w:rsidR="00AE73F1">
        <w:rPr>
          <w:lang w:eastAsia="zh-CN"/>
        </w:rPr>
        <w:t xml:space="preserve"> </w:t>
      </w:r>
      <w:r w:rsidR="008337CF">
        <w:rPr>
          <w:lang w:eastAsia="zh-CN"/>
        </w:rPr>
        <w:t>Considering</w:t>
      </w:r>
      <w:r w:rsidR="00F72440">
        <w:rPr>
          <w:lang w:eastAsia="zh-CN"/>
        </w:rPr>
        <w:t xml:space="preserve"> t</w:t>
      </w:r>
      <w:r w:rsidR="00502891">
        <w:rPr>
          <w:lang w:eastAsia="zh-CN"/>
        </w:rPr>
        <w:t>he el</w:t>
      </w:r>
      <w:r w:rsidR="007E2282">
        <w:rPr>
          <w:lang w:eastAsia="zh-CN"/>
        </w:rPr>
        <w:t>imination half-life of meloxicam</w:t>
      </w:r>
      <w:r w:rsidR="008337CF">
        <w:rPr>
          <w:lang w:eastAsia="zh-CN"/>
        </w:rPr>
        <w:t xml:space="preserve"> is around 19</w:t>
      </w:r>
      <w:r w:rsidR="00561E83">
        <w:rPr>
          <w:lang w:eastAsia="zh-CN"/>
        </w:rPr>
        <w:t>–</w:t>
      </w:r>
      <w:r w:rsidR="008337CF">
        <w:rPr>
          <w:lang w:eastAsia="zh-CN"/>
        </w:rPr>
        <w:t>23 h</w:t>
      </w:r>
      <w:r w:rsidR="00F72440">
        <w:rPr>
          <w:lang w:eastAsia="zh-CN"/>
        </w:rPr>
        <w:fldChar w:fldCharType="begin">
          <w:fldData xml:space="preserve">PEVuZE5vdGU+PENpdGU+PEF1dGhvcj5UdXJjazwvQXV0aG9yPjxZZWFyPjE5OTc8L1llYXI+PFJl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</w:fldData>
        </w:fldChar>
      </w:r>
      <w:r w:rsidR="00D87384">
        <w:rPr>
          <w:lang w:eastAsia="zh-CN"/>
        </w:rPr>
        <w:instrText xml:space="preserve"> ADDIN EN.CITE </w:instrText>
      </w:r>
      <w:r w:rsidR="00D87384">
        <w:rPr>
          <w:lang w:eastAsia="zh-CN"/>
        </w:rPr>
        <w:fldChar w:fldCharType="begin">
          <w:fldData xml:space="preserve">PEVuZE5vdGU+PENpdGU+PEF1dGhvcj5UdXJjazwvQXV0aG9yPjxZZWFyPjE5OTc8L1llYXI+PFJl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</w:fldData>
        </w:fldChar>
      </w:r>
      <w:r w:rsidR="00D87384">
        <w:rPr>
          <w:lang w:eastAsia="zh-CN"/>
        </w:rPr>
        <w:instrText xml:space="preserve"> ADDIN EN.CITE.DATA </w:instrText>
      </w:r>
      <w:r w:rsidR="00D87384">
        <w:rPr>
          <w:lang w:eastAsia="zh-CN"/>
        </w:rPr>
      </w:r>
      <w:r w:rsidR="00D87384">
        <w:rPr>
          <w:lang w:eastAsia="zh-CN"/>
        </w:rPr>
        <w:fldChar w:fldCharType="end"/>
      </w:r>
      <w:r w:rsidR="00F72440">
        <w:rPr>
          <w:lang w:eastAsia="zh-CN"/>
        </w:rPr>
      </w:r>
      <w:r w:rsidR="00F72440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26,27</w:t>
      </w:r>
      <w:r w:rsidR="00F72440">
        <w:rPr>
          <w:lang w:eastAsia="zh-CN"/>
        </w:rPr>
        <w:fldChar w:fldCharType="end"/>
      </w:r>
      <w:r w:rsidR="00476C80">
        <w:rPr>
          <w:lang w:eastAsia="zh-CN"/>
        </w:rPr>
        <w:t xml:space="preserve">, </w:t>
      </w:r>
      <w:r w:rsidR="008337CF">
        <w:rPr>
          <w:lang w:eastAsia="zh-CN"/>
        </w:rPr>
        <w:t>the single dose of meloxicam</w:t>
      </w:r>
      <w:r w:rsidR="005E6089">
        <w:rPr>
          <w:lang w:eastAsia="zh-CN"/>
        </w:rPr>
        <w:t xml:space="preserve"> (2 mg/kg)</w:t>
      </w:r>
      <w:r w:rsidR="008337CF">
        <w:rPr>
          <w:lang w:eastAsia="zh-CN"/>
        </w:rPr>
        <w:t xml:space="preserve"> injected </w:t>
      </w:r>
      <w:proofErr w:type="spellStart"/>
      <w:r w:rsidR="008337CF" w:rsidRPr="001317BD">
        <w:rPr>
          <w:i/>
          <w:iCs/>
          <w:lang w:eastAsia="zh-CN"/>
        </w:rPr>
        <w:t>s.q</w:t>
      </w:r>
      <w:proofErr w:type="spellEnd"/>
      <w:r w:rsidR="008337CF" w:rsidRPr="001317BD">
        <w:rPr>
          <w:i/>
          <w:iCs/>
          <w:lang w:eastAsia="zh-CN"/>
        </w:rPr>
        <w:t>.</w:t>
      </w:r>
      <w:r w:rsidR="00476C80">
        <w:rPr>
          <w:lang w:eastAsia="zh-CN"/>
        </w:rPr>
        <w:t xml:space="preserve"> </w:t>
      </w:r>
      <w:r w:rsidR="008337CF">
        <w:rPr>
          <w:lang w:eastAsia="zh-CN"/>
        </w:rPr>
        <w:t xml:space="preserve">is </w:t>
      </w:r>
      <w:r w:rsidR="00AD1825">
        <w:rPr>
          <w:lang w:eastAsia="zh-CN"/>
        </w:rPr>
        <w:t>almost cleared</w:t>
      </w:r>
      <w:r w:rsidR="008337CF">
        <w:rPr>
          <w:lang w:eastAsia="zh-CN"/>
        </w:rPr>
        <w:t xml:space="preserve"> </w:t>
      </w:r>
      <w:r w:rsidR="00703710">
        <w:rPr>
          <w:lang w:eastAsia="zh-CN"/>
        </w:rPr>
        <w:t>out of</w:t>
      </w:r>
      <w:r w:rsidR="008337CF">
        <w:rPr>
          <w:lang w:eastAsia="zh-CN"/>
        </w:rPr>
        <w:t xml:space="preserve"> the body after 24 h.</w:t>
      </w:r>
      <w:r w:rsidR="005E6089">
        <w:rPr>
          <w:lang w:eastAsia="zh-CN"/>
        </w:rPr>
        <w:t xml:space="preserve"> </w:t>
      </w:r>
      <w:r w:rsidR="00537EBD">
        <w:rPr>
          <w:lang w:eastAsia="zh-CN"/>
        </w:rPr>
        <w:t xml:space="preserve">Yet, </w:t>
      </w:r>
      <w:r w:rsidR="00193455">
        <w:rPr>
          <w:lang w:eastAsia="zh-CN"/>
        </w:rPr>
        <w:t xml:space="preserve">potential drug-drug interactions can occur in use of </w:t>
      </w:r>
      <w:r w:rsidR="00703710">
        <w:rPr>
          <w:lang w:eastAsia="zh-CN"/>
        </w:rPr>
        <w:t>meloxica</w:t>
      </w:r>
      <w:r w:rsidR="003F4A53">
        <w:rPr>
          <w:lang w:eastAsia="zh-CN"/>
        </w:rPr>
        <w:t>m. It is likely that m</w:t>
      </w:r>
      <w:r w:rsidR="00193455">
        <w:rPr>
          <w:lang w:eastAsia="zh-CN"/>
        </w:rPr>
        <w:t xml:space="preserve">ultiple doses of </w:t>
      </w:r>
      <w:r w:rsidR="00E56202">
        <w:rPr>
          <w:lang w:eastAsia="zh-CN"/>
        </w:rPr>
        <w:t xml:space="preserve">meloxicam </w:t>
      </w:r>
      <w:r w:rsidR="00193455">
        <w:rPr>
          <w:lang w:eastAsia="zh-CN"/>
        </w:rPr>
        <w:t xml:space="preserve">for several consecutive days </w:t>
      </w:r>
      <w:r w:rsidR="00E56202">
        <w:rPr>
          <w:lang w:eastAsia="zh-CN"/>
        </w:rPr>
        <w:t>may cause liver injury</w:t>
      </w:r>
      <w:r w:rsidR="00AD1825">
        <w:rPr>
          <w:lang w:eastAsia="zh-CN"/>
        </w:rPr>
        <w:t xml:space="preserve"> and transiently elevate the aminotransferase</w:t>
      </w:r>
      <w:r w:rsidR="006552DE">
        <w:rPr>
          <w:lang w:eastAsia="zh-CN"/>
        </w:rPr>
        <w:fldChar w:fldCharType="begin"/>
      </w:r>
      <w:r w:rsidR="00D87384">
        <w:rPr>
          <w:lang w:eastAsia="zh-CN"/>
        </w:rPr>
        <w:instrText xml:space="preserve"> ADDIN EN.CITE &lt;EndNote&gt;&lt;Cite&gt;&lt;Year&gt;2012&lt;/Year&gt;&lt;RecNum&gt;48&lt;/RecNum&gt;&lt;DisplayText&gt;&lt;style face="superscript"&gt;28&lt;/style&gt;&lt;/DisplayText&gt;&lt;record&gt;&lt;rec-number&gt;48&lt;/rec-number&gt;&lt;foreign-keys&gt;&lt;key app="EN" db-id="v9va9dpvq2fzpoe0dwap5r9h5x9a9vs5fxae" timestamp="1631117583"&gt;48&lt;/key&gt;&lt;/foreign-keys&gt;&lt;ref-type name="Online Database"&gt;45&lt;/ref-type&gt;&lt;contributors&gt;&lt;/contributors&gt;&lt;titles&gt;&lt;title&gt;Meloxicam&lt;/title&gt;&lt;secondary-title&gt;LiverTox: Clinical and Research Information on Drug-Induced Liver Injury&lt;/secondary-title&gt;&lt;/titles&gt;&lt;dates&gt;&lt;year&gt;2012&lt;/year&gt;&lt;/dates&gt;&lt;pub-location&gt;Bethesda (MD)&lt;/pub-location&gt;&lt;publisher&gt;National Institute of Diabetes and Digestive and Kidney Diseases&lt;/publisher&gt;&lt;accession-num&gt;NBK548278&lt;/accession-num&gt;&lt;urls&gt;&lt;/urls&gt;&lt;language&gt;eng&lt;/language&gt;&lt;/record&gt;&lt;/Cite&gt;&lt;/EndNote&gt;</w:instrText>
      </w:r>
      <w:r w:rsidR="006552DE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28</w:t>
      </w:r>
      <w:r w:rsidR="006552DE">
        <w:rPr>
          <w:lang w:eastAsia="zh-CN"/>
        </w:rPr>
        <w:fldChar w:fldCharType="end"/>
      </w:r>
      <w:r w:rsidR="007E2282">
        <w:rPr>
          <w:lang w:eastAsia="zh-CN"/>
        </w:rPr>
        <w:t xml:space="preserve">. </w:t>
      </w:r>
      <w:r w:rsidR="008514B9">
        <w:rPr>
          <w:lang w:eastAsia="zh-CN"/>
        </w:rPr>
        <w:t xml:space="preserve">Additionally, </w:t>
      </w:r>
      <w:r w:rsidR="005E4CA9">
        <w:rPr>
          <w:lang w:eastAsia="zh-CN"/>
        </w:rPr>
        <w:t>m</w:t>
      </w:r>
      <w:r w:rsidR="003F4A53">
        <w:rPr>
          <w:lang w:eastAsia="zh-CN"/>
        </w:rPr>
        <w:t xml:space="preserve">eloxicam can compete with other drugs for </w:t>
      </w:r>
      <w:r w:rsidR="00117588">
        <w:rPr>
          <w:lang w:eastAsia="zh-CN"/>
        </w:rPr>
        <w:t>Cytochrome P450</w:t>
      </w:r>
      <w:r w:rsidR="003F4A53">
        <w:rPr>
          <w:lang w:eastAsia="zh-CN"/>
        </w:rPr>
        <w:t xml:space="preserve"> metabolism</w:t>
      </w:r>
      <w:r w:rsidR="00B263AC">
        <w:rPr>
          <w:lang w:eastAsia="zh-CN"/>
        </w:rPr>
        <w:fldChar w:fldCharType="begin">
          <w:fldData xml:space="preserve">PEVuZE5vdGU+PENpdGU+PEF1dGhvcj5MdWR3aWc8L0F1dGhvcj48WWVhcj4xOTk5PC9ZZWFyPjxS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</w:fldData>
        </w:fldChar>
      </w:r>
      <w:r w:rsidR="00D87384">
        <w:rPr>
          <w:lang w:eastAsia="zh-CN"/>
        </w:rPr>
        <w:instrText xml:space="preserve"> ADDIN EN.CITE </w:instrText>
      </w:r>
      <w:r w:rsidR="00D87384">
        <w:rPr>
          <w:lang w:eastAsia="zh-CN"/>
        </w:rPr>
        <w:fldChar w:fldCharType="begin">
          <w:fldData xml:space="preserve">PEVuZE5vdGU+PENpdGU+PEF1dGhvcj5MdWR3aWc8L0F1dGhvcj48WWVhcj4xOTk5PC9ZZWFyPjxS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</w:fldData>
        </w:fldChar>
      </w:r>
      <w:r w:rsidR="00D87384">
        <w:rPr>
          <w:lang w:eastAsia="zh-CN"/>
        </w:rPr>
        <w:instrText xml:space="preserve"> ADDIN EN.CITE.DATA </w:instrText>
      </w:r>
      <w:r w:rsidR="00D87384">
        <w:rPr>
          <w:lang w:eastAsia="zh-CN"/>
        </w:rPr>
      </w:r>
      <w:r w:rsidR="00D87384">
        <w:rPr>
          <w:lang w:eastAsia="zh-CN"/>
        </w:rPr>
        <w:fldChar w:fldCharType="end"/>
      </w:r>
      <w:r w:rsidR="00B263AC">
        <w:rPr>
          <w:lang w:eastAsia="zh-CN"/>
        </w:rPr>
      </w:r>
      <w:r w:rsidR="00B263AC">
        <w:rPr>
          <w:lang w:eastAsia="zh-CN"/>
        </w:rPr>
        <w:fldChar w:fldCharType="separate"/>
      </w:r>
      <w:r w:rsidR="00D87384" w:rsidRPr="00D87384">
        <w:rPr>
          <w:noProof/>
          <w:vertAlign w:val="superscript"/>
          <w:lang w:eastAsia="zh-CN"/>
        </w:rPr>
        <w:t>29,30</w:t>
      </w:r>
      <w:r w:rsidR="00B263AC">
        <w:rPr>
          <w:lang w:eastAsia="zh-CN"/>
        </w:rPr>
        <w:fldChar w:fldCharType="end"/>
      </w:r>
      <w:r w:rsidR="00C15293">
        <w:rPr>
          <w:lang w:eastAsia="zh-CN"/>
        </w:rPr>
        <w:t>.</w:t>
      </w:r>
      <w:r w:rsidR="00117588">
        <w:rPr>
          <w:lang w:eastAsia="zh-CN"/>
        </w:rPr>
        <w:t xml:space="preserve"> </w:t>
      </w:r>
      <w:r w:rsidR="003F4A53" w:rsidRPr="00B132F9">
        <w:rPr>
          <w:lang w:eastAsia="zh-CN"/>
        </w:rPr>
        <w:t xml:space="preserve">Thus, </w:t>
      </w:r>
      <w:r w:rsidR="008B3F46" w:rsidRPr="00B132F9">
        <w:rPr>
          <w:lang w:eastAsia="zh-CN"/>
        </w:rPr>
        <w:t xml:space="preserve">the </w:t>
      </w:r>
      <w:r w:rsidR="00A74192" w:rsidRPr="00B132F9">
        <w:rPr>
          <w:lang w:eastAsia="zh-CN"/>
        </w:rPr>
        <w:t xml:space="preserve">dose and type of </w:t>
      </w:r>
      <w:r w:rsidR="007E2282" w:rsidRPr="00B132F9">
        <w:rPr>
          <w:lang w:eastAsia="zh-CN"/>
        </w:rPr>
        <w:t>analgesics</w:t>
      </w:r>
      <w:r w:rsidR="00A74192" w:rsidRPr="00B132F9">
        <w:rPr>
          <w:lang w:eastAsia="zh-CN"/>
        </w:rPr>
        <w:t xml:space="preserve"> </w:t>
      </w:r>
      <w:r w:rsidR="00B132F9">
        <w:rPr>
          <w:lang w:eastAsia="zh-CN"/>
        </w:rPr>
        <w:t>selected</w:t>
      </w:r>
      <w:r w:rsidR="00883394" w:rsidRPr="001317BD">
        <w:rPr>
          <w:lang w:eastAsia="zh-CN"/>
        </w:rPr>
        <w:t xml:space="preserve"> </w:t>
      </w:r>
      <w:r w:rsidR="00A74192" w:rsidRPr="00B132F9">
        <w:rPr>
          <w:lang w:eastAsia="zh-CN"/>
        </w:rPr>
        <w:t xml:space="preserve">should be </w:t>
      </w:r>
      <w:r w:rsidR="008514B9" w:rsidRPr="00B132F9">
        <w:rPr>
          <w:lang w:eastAsia="zh-CN"/>
        </w:rPr>
        <w:t>screened</w:t>
      </w:r>
      <w:r w:rsidR="00A74192" w:rsidRPr="00B132F9">
        <w:rPr>
          <w:lang w:eastAsia="zh-CN"/>
        </w:rPr>
        <w:t xml:space="preserve"> </w:t>
      </w:r>
      <w:r w:rsidR="00B132F9">
        <w:rPr>
          <w:lang w:eastAsia="zh-CN"/>
        </w:rPr>
        <w:t xml:space="preserve">depending on </w:t>
      </w:r>
      <w:r w:rsidR="00A74192" w:rsidRPr="00B132F9">
        <w:rPr>
          <w:lang w:eastAsia="zh-CN"/>
        </w:rPr>
        <w:t xml:space="preserve">the drug </w:t>
      </w:r>
      <w:r w:rsidR="00B132F9">
        <w:rPr>
          <w:lang w:eastAsia="zh-CN"/>
        </w:rPr>
        <w:t>chosen for the study.</w:t>
      </w:r>
    </w:p>
    <w:p w14:paraId="645CC806" w14:textId="77777777" w:rsidR="007E2282" w:rsidRDefault="007E2282" w:rsidP="001C4E8B">
      <w:pPr>
        <w:rPr>
          <w:lang w:eastAsia="zh-CN"/>
        </w:rPr>
      </w:pPr>
    </w:p>
    <w:p w14:paraId="6A761160" w14:textId="50FD7BEB" w:rsidR="002B2568" w:rsidRPr="00874EAF" w:rsidRDefault="00874EAF" w:rsidP="001C4E8B">
      <w:pPr>
        <w:rPr>
          <w:lang w:eastAsia="zh-CN"/>
        </w:rPr>
      </w:pPr>
      <w:r>
        <w:rPr>
          <w:rFonts w:asciiTheme="majorHAnsi" w:hAnsiTheme="majorHAnsi" w:cstheme="majorHAnsi"/>
        </w:rPr>
        <w:t xml:space="preserve">In </w:t>
      </w:r>
      <w:r w:rsidR="002D4962">
        <w:rPr>
          <w:rFonts w:asciiTheme="majorHAnsi" w:hAnsiTheme="majorHAnsi" w:cstheme="majorHAnsi"/>
        </w:rPr>
        <w:t>conclusion</w:t>
      </w:r>
      <w:r>
        <w:rPr>
          <w:rFonts w:asciiTheme="majorHAnsi" w:hAnsiTheme="majorHAnsi" w:cstheme="majorHAnsi"/>
        </w:rPr>
        <w:t xml:space="preserve">, </w:t>
      </w:r>
      <w:r w:rsidR="00F458AA" w:rsidRPr="007E2282">
        <w:rPr>
          <w:rFonts w:asciiTheme="majorHAnsi" w:hAnsiTheme="majorHAnsi" w:cstheme="majorHAnsi"/>
        </w:rPr>
        <w:t>this protocol</w:t>
      </w:r>
      <w:r w:rsidR="00764DC7">
        <w:rPr>
          <w:rFonts w:asciiTheme="majorHAnsi" w:hAnsiTheme="majorHAnsi" w:cstheme="majorHAnsi"/>
        </w:rPr>
        <w:t xml:space="preserve"> </w:t>
      </w:r>
      <w:r w:rsidR="00321618">
        <w:rPr>
          <w:rFonts w:asciiTheme="majorHAnsi" w:hAnsiTheme="majorHAnsi" w:cstheme="majorHAnsi"/>
        </w:rPr>
        <w:t>has</w:t>
      </w:r>
      <w:r w:rsidR="00C23D46" w:rsidRPr="005811BA">
        <w:rPr>
          <w:rFonts w:asciiTheme="majorHAnsi" w:hAnsiTheme="majorHAnsi" w:cstheme="majorHAnsi"/>
        </w:rPr>
        <w:t xml:space="preserve"> </w:t>
      </w:r>
      <w:r w:rsidR="00764DC7" w:rsidRPr="00764DC7">
        <w:rPr>
          <w:rFonts w:asciiTheme="majorHAnsi" w:hAnsiTheme="majorHAnsi" w:cstheme="majorHAnsi"/>
        </w:rPr>
        <w:t>thoroughly demonstrate</w:t>
      </w:r>
      <w:r w:rsidR="00764DC7">
        <w:rPr>
          <w:rFonts w:asciiTheme="majorHAnsi" w:hAnsiTheme="majorHAnsi" w:cstheme="majorHAnsi"/>
        </w:rPr>
        <w:t>d</w:t>
      </w:r>
      <w:r w:rsidR="00764DC7" w:rsidRPr="00764DC7">
        <w:rPr>
          <w:rFonts w:asciiTheme="majorHAnsi" w:hAnsiTheme="majorHAnsi" w:cstheme="majorHAnsi"/>
        </w:rPr>
        <w:t xml:space="preserve"> how to establish a long-term JVC rat model for blood collection at the laboratory setting and to investigate the physiological status of rats during the postsurgical recovery phase.</w:t>
      </w:r>
      <w:r w:rsidR="00764DC7">
        <w:rPr>
          <w:rFonts w:asciiTheme="majorHAnsi" w:hAnsiTheme="majorHAnsi" w:cstheme="majorHAnsi"/>
        </w:rPr>
        <w:t xml:space="preserve"> The highlighted</w:t>
      </w:r>
      <w:r w:rsidR="00764DC7" w:rsidRPr="005811BA">
        <w:rPr>
          <w:rFonts w:asciiTheme="majorHAnsi" w:hAnsiTheme="majorHAnsi" w:cstheme="majorHAnsi"/>
        </w:rPr>
        <w:t xml:space="preserve"> </w:t>
      </w:r>
      <w:r w:rsidR="00764DC7">
        <w:rPr>
          <w:rFonts w:asciiTheme="majorHAnsi" w:hAnsiTheme="majorHAnsi" w:cstheme="majorHAnsi"/>
        </w:rPr>
        <w:t xml:space="preserve">vital </w:t>
      </w:r>
      <w:r w:rsidR="00C23D46" w:rsidRPr="005811BA">
        <w:rPr>
          <w:rFonts w:asciiTheme="majorHAnsi" w:hAnsiTheme="majorHAnsi" w:cstheme="majorHAnsi"/>
        </w:rPr>
        <w:t>surgical steps</w:t>
      </w:r>
      <w:r w:rsidR="00764DC7">
        <w:rPr>
          <w:rFonts w:asciiTheme="majorHAnsi" w:hAnsiTheme="majorHAnsi" w:cstheme="majorHAnsi"/>
        </w:rPr>
        <w:t xml:space="preserve"> an</w:t>
      </w:r>
      <w:r w:rsidR="00BC1FA4">
        <w:rPr>
          <w:rFonts w:asciiTheme="majorHAnsi" w:hAnsiTheme="majorHAnsi" w:cstheme="majorHAnsi"/>
        </w:rPr>
        <w:t>d</w:t>
      </w:r>
      <w:r w:rsidR="00764DC7">
        <w:rPr>
          <w:rFonts w:asciiTheme="majorHAnsi" w:hAnsiTheme="majorHAnsi" w:cstheme="majorHAnsi"/>
        </w:rPr>
        <w:t xml:space="preserve"> </w:t>
      </w:r>
      <w:r w:rsidR="00321618">
        <w:rPr>
          <w:rFonts w:asciiTheme="majorHAnsi" w:hAnsiTheme="majorHAnsi" w:cstheme="majorHAnsi"/>
        </w:rPr>
        <w:t>experiences could</w:t>
      </w:r>
      <w:r w:rsidR="00764DC7">
        <w:rPr>
          <w:rFonts w:asciiTheme="majorHAnsi" w:hAnsiTheme="majorHAnsi" w:cstheme="majorHAnsi"/>
        </w:rPr>
        <w:t xml:space="preserve"> be helpful for the researcher to efficiently achieve</w:t>
      </w:r>
      <w:r w:rsidR="00C23D46" w:rsidRPr="005811BA">
        <w:rPr>
          <w:rFonts w:asciiTheme="majorHAnsi" w:hAnsiTheme="majorHAnsi" w:cstheme="majorHAnsi"/>
        </w:rPr>
        <w:t xml:space="preserve"> </w:t>
      </w:r>
      <w:r w:rsidR="00764DC7">
        <w:rPr>
          <w:rFonts w:asciiTheme="majorHAnsi" w:hAnsiTheme="majorHAnsi" w:cstheme="majorHAnsi"/>
        </w:rPr>
        <w:t>the</w:t>
      </w:r>
      <w:r w:rsidR="00764DC7" w:rsidRPr="005811BA">
        <w:rPr>
          <w:rFonts w:asciiTheme="majorHAnsi" w:hAnsiTheme="majorHAnsi" w:cstheme="majorHAnsi"/>
        </w:rPr>
        <w:t xml:space="preserve"> </w:t>
      </w:r>
      <w:r w:rsidR="00C23D46" w:rsidRPr="005811BA">
        <w:rPr>
          <w:rFonts w:asciiTheme="majorHAnsi" w:hAnsiTheme="majorHAnsi" w:cstheme="majorHAnsi"/>
        </w:rPr>
        <w:t xml:space="preserve">application of </w:t>
      </w:r>
      <w:r w:rsidR="00764DC7">
        <w:rPr>
          <w:rFonts w:asciiTheme="majorHAnsi" w:hAnsiTheme="majorHAnsi" w:cstheme="majorHAnsi"/>
        </w:rPr>
        <w:t>the cannulation</w:t>
      </w:r>
      <w:r w:rsidR="00764DC7" w:rsidRPr="005811BA">
        <w:rPr>
          <w:rFonts w:asciiTheme="majorHAnsi" w:hAnsiTheme="majorHAnsi" w:cstheme="majorHAnsi"/>
        </w:rPr>
        <w:t xml:space="preserve"> </w:t>
      </w:r>
      <w:r w:rsidR="00C23D46" w:rsidRPr="005811BA">
        <w:rPr>
          <w:rFonts w:asciiTheme="majorHAnsi" w:hAnsiTheme="majorHAnsi" w:cstheme="majorHAnsi"/>
        </w:rPr>
        <w:t>model.</w:t>
      </w:r>
    </w:p>
    <w:p w14:paraId="3B5EFE74" w14:textId="77777777" w:rsidR="00B50E81" w:rsidRDefault="00B50E81" w:rsidP="001C4E8B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59F37CC4" w14:textId="125E826F" w:rsidR="006E4797" w:rsidRDefault="00551D82" w:rsidP="001C4E8B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ACKNOWLEDGMENTS:</w:t>
      </w:r>
    </w:p>
    <w:p w14:paraId="6D064C88" w14:textId="09266621" w:rsidR="006E4797" w:rsidRPr="00127B6B" w:rsidRDefault="002D3B45" w:rsidP="001C4E8B">
      <w:r w:rsidRPr="00127B6B">
        <w:rPr>
          <w:lang w:val="en-CA"/>
        </w:rPr>
        <w:t>This work is supported by National Natural Science Foundation of China (No. 82003692) to R.X. Zhang; Top Academic Scholarship at Northwestern Polytechnical University to R. Miao</w:t>
      </w:r>
      <w:r w:rsidR="00B36BBB">
        <w:rPr>
          <w:lang w:val="en-CA"/>
        </w:rPr>
        <w:t>.</w:t>
      </w:r>
    </w:p>
    <w:p w14:paraId="25B2FBBD" w14:textId="77777777" w:rsidR="006E4797" w:rsidRDefault="006E4797" w:rsidP="001C4E8B">
      <w:pPr>
        <w:rPr>
          <w:b/>
        </w:rPr>
      </w:pPr>
    </w:p>
    <w:p w14:paraId="5E703EBA" w14:textId="391A9A8D" w:rsidR="006E4797" w:rsidRDefault="00551D82" w:rsidP="001C4E8B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>
        <w:rPr>
          <w:b/>
          <w:color w:val="000000"/>
        </w:rPr>
        <w:t>DISCLOSURES:</w:t>
      </w:r>
    </w:p>
    <w:p w14:paraId="132340D6" w14:textId="3B394E78" w:rsidR="006E4797" w:rsidRPr="00127B6B" w:rsidRDefault="00127B6B" w:rsidP="001C4E8B">
      <w:r w:rsidRPr="00127B6B">
        <w:t>The authors have nothing to disclose</w:t>
      </w:r>
      <w:r>
        <w:t>.</w:t>
      </w:r>
    </w:p>
    <w:p w14:paraId="4A7B0E5C" w14:textId="77777777" w:rsidR="006E4797" w:rsidRDefault="006E4797" w:rsidP="001C4E8B">
      <w:pPr>
        <w:rPr>
          <w:color w:val="000000"/>
        </w:rPr>
      </w:pPr>
    </w:p>
    <w:p w14:paraId="662E4E81" w14:textId="1EE88BEB" w:rsidR="006E4797" w:rsidRPr="00931982" w:rsidRDefault="00551D82" w:rsidP="001C4E8B">
      <w:pPr>
        <w:rPr>
          <w:b/>
          <w:color w:val="000000"/>
        </w:rPr>
      </w:pPr>
      <w:r>
        <w:rPr>
          <w:b/>
        </w:rPr>
        <w:t>REFERENCES:</w:t>
      </w:r>
    </w:p>
    <w:p w14:paraId="7488DAF4" w14:textId="34D8EE12" w:rsidR="00D87384" w:rsidRPr="00D87384" w:rsidRDefault="00251E51" w:rsidP="00D87384">
      <w:pPr>
        <w:pStyle w:val="EndNoteBibliography"/>
        <w:ind w:left="720" w:hanging="720"/>
      </w:pPr>
      <w:r>
        <w:rPr>
          <w:color w:val="7F7F7F"/>
        </w:rPr>
        <w:fldChar w:fldCharType="begin"/>
      </w:r>
      <w:r>
        <w:rPr>
          <w:color w:val="7F7F7F"/>
        </w:rPr>
        <w:instrText xml:space="preserve"> ADDIN EN.REFLIST </w:instrText>
      </w:r>
      <w:r>
        <w:rPr>
          <w:color w:val="7F7F7F"/>
        </w:rPr>
        <w:fldChar w:fldCharType="separate"/>
      </w:r>
      <w:r w:rsidR="00D87384" w:rsidRPr="00D87384">
        <w:t>1</w:t>
      </w:r>
      <w:r w:rsidR="005865EB">
        <w:t>.</w:t>
      </w:r>
      <w:r w:rsidR="00D87384" w:rsidRPr="00D87384">
        <w:tab/>
        <w:t>Parasuraman, S., Raveendran, R.</w:t>
      </w:r>
      <w:r w:rsidR="005865EB">
        <w:t>,</w:t>
      </w:r>
      <w:r w:rsidR="00D87384" w:rsidRPr="00D87384">
        <w:t xml:space="preserve"> Kesavan, R. Blood sample collection in small laboratory animals. </w:t>
      </w:r>
      <w:r w:rsidR="00D87384" w:rsidRPr="00D87384">
        <w:rPr>
          <w:i/>
        </w:rPr>
        <w:t>Journal of Pharmacology and Pharmacotherapeutics</w:t>
      </w:r>
      <w:r w:rsidR="00D87384" w:rsidRPr="00324775">
        <w:rPr>
          <w:iCs/>
        </w:rPr>
        <w:t>.</w:t>
      </w:r>
      <w:r w:rsidR="00D87384" w:rsidRPr="005865EB">
        <w:rPr>
          <w:iCs/>
        </w:rPr>
        <w:t xml:space="preserve"> </w:t>
      </w:r>
      <w:r w:rsidR="00D87384" w:rsidRPr="00D87384">
        <w:rPr>
          <w:b/>
        </w:rPr>
        <w:t>1</w:t>
      </w:r>
      <w:r w:rsidR="00D87384" w:rsidRPr="00D87384">
        <w:t xml:space="preserve"> (2), 87</w:t>
      </w:r>
      <w:r w:rsidR="005865EB">
        <w:t>–</w:t>
      </w:r>
      <w:r w:rsidR="00D87384" w:rsidRPr="00D87384">
        <w:t>93 (2010).</w:t>
      </w:r>
    </w:p>
    <w:p w14:paraId="431E7A04" w14:textId="2C376528" w:rsidR="00D87384" w:rsidRPr="00D87384" w:rsidRDefault="00D87384" w:rsidP="00D87384">
      <w:pPr>
        <w:pStyle w:val="EndNoteBibliography"/>
        <w:ind w:left="720" w:hanging="720"/>
      </w:pPr>
      <w:r w:rsidRPr="00D87384">
        <w:t>2</w:t>
      </w:r>
      <w:r w:rsidR="005865EB">
        <w:t>.</w:t>
      </w:r>
      <w:r w:rsidRPr="00D87384">
        <w:tab/>
        <w:t>Sadler, A. M.</w:t>
      </w:r>
      <w:r w:rsidR="005865EB">
        <w:t>,</w:t>
      </w:r>
      <w:r w:rsidRPr="00D87384">
        <w:t xml:space="preserve"> Bailey, S. J. Validation of a refined technique for taking repeated blood samples from juvenile and adult mice. </w:t>
      </w:r>
      <w:r w:rsidRPr="00D87384">
        <w:rPr>
          <w:i/>
        </w:rPr>
        <w:t>Laboratory Animals</w:t>
      </w:r>
      <w:r w:rsidRPr="00324775">
        <w:rPr>
          <w:iCs/>
        </w:rPr>
        <w:t>.</w:t>
      </w:r>
      <w:r w:rsidRPr="005865EB">
        <w:rPr>
          <w:iCs/>
        </w:rPr>
        <w:t xml:space="preserve"> </w:t>
      </w:r>
      <w:r w:rsidRPr="00D87384">
        <w:rPr>
          <w:b/>
        </w:rPr>
        <w:t>47</w:t>
      </w:r>
      <w:r w:rsidRPr="00D87384">
        <w:t xml:space="preserve"> (4), 316</w:t>
      </w:r>
      <w:r w:rsidR="005865EB">
        <w:t>–</w:t>
      </w:r>
      <w:r w:rsidRPr="00D87384">
        <w:t>319 (2013).</w:t>
      </w:r>
    </w:p>
    <w:p w14:paraId="7EF5C774" w14:textId="1923159E" w:rsidR="00D87384" w:rsidRPr="00D87384" w:rsidRDefault="00D87384" w:rsidP="00D87384">
      <w:pPr>
        <w:pStyle w:val="EndNoteBibliography"/>
        <w:ind w:left="720" w:hanging="720"/>
      </w:pPr>
      <w:r w:rsidRPr="00D87384">
        <w:t>3</w:t>
      </w:r>
      <w:r w:rsidR="005865EB">
        <w:t>.</w:t>
      </w:r>
      <w:r w:rsidRPr="00D87384">
        <w:tab/>
        <w:t>Zhang, R. X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4E10F3" w:rsidRPr="00324775">
        <w:rPr>
          <w:iCs/>
        </w:rPr>
        <w:t xml:space="preserve"> al.</w:t>
      </w:r>
      <w:r w:rsidRPr="005865EB">
        <w:rPr>
          <w:iCs/>
        </w:rPr>
        <w:t xml:space="preserve"> </w:t>
      </w:r>
      <w:r w:rsidRPr="00D87384">
        <w:t xml:space="preserve">Coordinating </w:t>
      </w:r>
      <w:r w:rsidR="005865EB">
        <w:t>b</w:t>
      </w:r>
      <w:r w:rsidRPr="00D87384">
        <w:t xml:space="preserve">iointeraction and </w:t>
      </w:r>
      <w:r w:rsidR="005865EB">
        <w:t>b</w:t>
      </w:r>
      <w:r w:rsidRPr="00D87384">
        <w:t xml:space="preserve">ioreaction of a </w:t>
      </w:r>
      <w:r w:rsidR="005865EB">
        <w:t>n</w:t>
      </w:r>
      <w:r w:rsidRPr="00D87384">
        <w:t xml:space="preserve">anocarrier </w:t>
      </w:r>
      <w:r w:rsidR="005865EB">
        <w:t>m</w:t>
      </w:r>
      <w:r w:rsidRPr="00D87384">
        <w:t xml:space="preserve">aterial and an </w:t>
      </w:r>
      <w:r w:rsidR="005865EB">
        <w:t>a</w:t>
      </w:r>
      <w:r w:rsidRPr="00D87384">
        <w:t xml:space="preserve">nticancer </w:t>
      </w:r>
      <w:r w:rsidR="005865EB">
        <w:t>d</w:t>
      </w:r>
      <w:r w:rsidRPr="00D87384">
        <w:t xml:space="preserve">rug to </w:t>
      </w:r>
      <w:r w:rsidR="005865EB">
        <w:t>o</w:t>
      </w:r>
      <w:r w:rsidRPr="00D87384">
        <w:t xml:space="preserve">vercome </w:t>
      </w:r>
      <w:r w:rsidR="005865EB">
        <w:t>m</w:t>
      </w:r>
      <w:r w:rsidRPr="00D87384">
        <w:t xml:space="preserve">embrane </w:t>
      </w:r>
      <w:r w:rsidR="005865EB">
        <w:t>r</w:t>
      </w:r>
      <w:r w:rsidRPr="00D87384">
        <w:t xml:space="preserve">igidity and </w:t>
      </w:r>
      <w:r w:rsidR="005865EB">
        <w:t>t</w:t>
      </w:r>
      <w:r w:rsidRPr="00D87384">
        <w:t xml:space="preserve">arget </w:t>
      </w:r>
      <w:r w:rsidR="005865EB">
        <w:t>m</w:t>
      </w:r>
      <w:r w:rsidRPr="00D87384">
        <w:t xml:space="preserve">itochondria in </w:t>
      </w:r>
      <w:r w:rsidR="005865EB">
        <w:t>m</w:t>
      </w:r>
      <w:r w:rsidRPr="00D87384">
        <w:t>ultidrug-</w:t>
      </w:r>
      <w:r w:rsidR="005865EB">
        <w:t>r</w:t>
      </w:r>
      <w:r w:rsidRPr="00D87384">
        <w:t xml:space="preserve">esistant </w:t>
      </w:r>
      <w:r w:rsidR="005865EB">
        <w:t>c</w:t>
      </w:r>
      <w:r w:rsidRPr="00D87384">
        <w:t xml:space="preserve">ancer </w:t>
      </w:r>
      <w:r w:rsidR="005865EB">
        <w:t>c</w:t>
      </w:r>
      <w:r w:rsidRPr="00D87384">
        <w:t xml:space="preserve">ells. </w:t>
      </w:r>
      <w:r w:rsidRPr="00D87384">
        <w:rPr>
          <w:i/>
        </w:rPr>
        <w:t>Advanced Functional Materials</w:t>
      </w:r>
      <w:r w:rsidRPr="00324775">
        <w:rPr>
          <w:iCs/>
        </w:rPr>
        <w:t>.</w:t>
      </w:r>
      <w:r w:rsidRPr="005865EB">
        <w:rPr>
          <w:iCs/>
        </w:rPr>
        <w:t xml:space="preserve"> </w:t>
      </w:r>
      <w:r w:rsidRPr="00D87384">
        <w:rPr>
          <w:b/>
        </w:rPr>
        <w:t>27</w:t>
      </w:r>
      <w:r w:rsidRPr="00D87384">
        <w:t xml:space="preserve"> (39), 12 (2017).</w:t>
      </w:r>
    </w:p>
    <w:p w14:paraId="1066042E" w14:textId="31B55208" w:rsidR="00D87384" w:rsidRPr="00D87384" w:rsidRDefault="00D87384" w:rsidP="00D87384">
      <w:pPr>
        <w:pStyle w:val="EndNoteBibliography"/>
        <w:ind w:left="720" w:hanging="720"/>
      </w:pPr>
      <w:r w:rsidRPr="00D87384">
        <w:t>4</w:t>
      </w:r>
      <w:r w:rsidR="005865EB">
        <w:t>.</w:t>
      </w:r>
      <w:r w:rsidRPr="00D87384">
        <w:tab/>
        <w:t>Zhang, R. X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CE4A6F" w:rsidRPr="00324775">
        <w:rPr>
          <w:iCs/>
        </w:rPr>
        <w:t xml:space="preserve"> al.</w:t>
      </w:r>
      <w:r w:rsidRPr="005865EB">
        <w:rPr>
          <w:iCs/>
        </w:rPr>
        <w:t xml:space="preserve"> </w:t>
      </w:r>
      <w:r w:rsidRPr="00D87384">
        <w:t xml:space="preserve">Polymer-lipid hybrid nanoparticles synchronize pharmacokinetics of co-encapsulated doxorubicin-mitomycin C and enable their spatiotemporal co-delivery and local bioavailability in breast tumor. </w:t>
      </w:r>
      <w:r w:rsidRPr="00D87384">
        <w:rPr>
          <w:i/>
        </w:rPr>
        <w:t>Nanomedicine-Nanotechnology Biology and Medicine</w:t>
      </w:r>
      <w:r w:rsidRPr="00324775">
        <w:rPr>
          <w:iCs/>
        </w:rPr>
        <w:t>.</w:t>
      </w:r>
      <w:r w:rsidRPr="005865EB">
        <w:rPr>
          <w:iCs/>
        </w:rPr>
        <w:t xml:space="preserve"> </w:t>
      </w:r>
      <w:r w:rsidRPr="00D87384">
        <w:rPr>
          <w:b/>
        </w:rPr>
        <w:t>12</w:t>
      </w:r>
      <w:r w:rsidRPr="00D87384">
        <w:t xml:space="preserve"> (5), 1279</w:t>
      </w:r>
      <w:r w:rsidR="005865EB">
        <w:t>–</w:t>
      </w:r>
      <w:r w:rsidRPr="00D87384">
        <w:t>1290 (2016).</w:t>
      </w:r>
    </w:p>
    <w:p w14:paraId="09F2A388" w14:textId="55876E04" w:rsidR="00D87384" w:rsidRPr="00D87384" w:rsidRDefault="00D87384" w:rsidP="00D87384">
      <w:pPr>
        <w:pStyle w:val="EndNoteBibliography"/>
        <w:ind w:left="720" w:hanging="720"/>
      </w:pPr>
      <w:r w:rsidRPr="00D87384">
        <w:t>5</w:t>
      </w:r>
      <w:r w:rsidR="005865EB">
        <w:t>.</w:t>
      </w:r>
      <w:r w:rsidRPr="00D87384">
        <w:tab/>
        <w:t>Zhang, R. X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DE7B86" w:rsidRPr="00324775">
        <w:rPr>
          <w:iCs/>
        </w:rPr>
        <w:t xml:space="preserve"> al</w:t>
      </w:r>
      <w:r w:rsidRPr="005865EB">
        <w:rPr>
          <w:iCs/>
        </w:rPr>
        <w:t xml:space="preserve">. </w:t>
      </w:r>
      <w:r w:rsidRPr="00D87384">
        <w:t xml:space="preserve">Sample </w:t>
      </w:r>
      <w:r w:rsidR="005865EB">
        <w:t>e</w:t>
      </w:r>
      <w:r w:rsidRPr="00D87384">
        <w:t xml:space="preserve">xtraction and </w:t>
      </w:r>
      <w:r w:rsidR="005865EB">
        <w:t>s</w:t>
      </w:r>
      <w:r w:rsidRPr="00D87384">
        <w:t xml:space="preserve">imultaneous </w:t>
      </w:r>
      <w:r w:rsidR="005865EB">
        <w:t>c</w:t>
      </w:r>
      <w:r w:rsidRPr="00D87384">
        <w:t xml:space="preserve">hromatographic </w:t>
      </w:r>
      <w:r w:rsidR="005865EB">
        <w:t>q</w:t>
      </w:r>
      <w:r w:rsidRPr="00D87384">
        <w:t xml:space="preserve">uantitation of </w:t>
      </w:r>
      <w:r w:rsidR="005865EB">
        <w:t>d</w:t>
      </w:r>
      <w:r w:rsidRPr="00D87384">
        <w:t xml:space="preserve">oxorubicin and </w:t>
      </w:r>
      <w:r w:rsidR="005865EB">
        <w:t>m</w:t>
      </w:r>
      <w:r w:rsidRPr="00D87384">
        <w:t xml:space="preserve">itomycin C </w:t>
      </w:r>
      <w:r w:rsidR="005865EB">
        <w:t>f</w:t>
      </w:r>
      <w:r w:rsidRPr="00D87384">
        <w:t xml:space="preserve">ollowing </w:t>
      </w:r>
      <w:r w:rsidR="005865EB">
        <w:t>d</w:t>
      </w:r>
      <w:r w:rsidRPr="00D87384">
        <w:t xml:space="preserve">rug </w:t>
      </w:r>
      <w:r w:rsidR="005865EB">
        <w:t>c</w:t>
      </w:r>
      <w:r w:rsidRPr="00D87384">
        <w:t xml:space="preserve">ombination </w:t>
      </w:r>
      <w:r w:rsidR="005865EB">
        <w:t>d</w:t>
      </w:r>
      <w:r w:rsidRPr="00D87384">
        <w:t xml:space="preserve">elivery in </w:t>
      </w:r>
      <w:r w:rsidR="005865EB">
        <w:t>n</w:t>
      </w:r>
      <w:r w:rsidRPr="00D87384">
        <w:t xml:space="preserve">anoparticles to </w:t>
      </w:r>
      <w:r w:rsidR="005865EB">
        <w:t>t</w:t>
      </w:r>
      <w:r w:rsidRPr="00D87384">
        <w:t xml:space="preserve">umor-bearing </w:t>
      </w:r>
      <w:r w:rsidR="005865EB">
        <w:t>m</w:t>
      </w:r>
      <w:r w:rsidRPr="00D87384">
        <w:t xml:space="preserve">ice. </w:t>
      </w:r>
      <w:r w:rsidRPr="00D87384">
        <w:rPr>
          <w:i/>
        </w:rPr>
        <w:t>Journal of Visualized Experiments</w:t>
      </w:r>
      <w:r w:rsidR="005865EB">
        <w:rPr>
          <w:i/>
        </w:rPr>
        <w:t>: JoVE</w:t>
      </w:r>
      <w:r w:rsidRPr="00324775">
        <w:rPr>
          <w:iCs/>
        </w:rPr>
        <w:t>.</w:t>
      </w:r>
      <w:r w:rsidRPr="005865EB">
        <w:rPr>
          <w:iCs/>
        </w:rPr>
        <w:t xml:space="preserve"> </w:t>
      </w:r>
      <w:r w:rsidRPr="00D87384">
        <w:t>(128), 11 (2017).</w:t>
      </w:r>
    </w:p>
    <w:p w14:paraId="53580F1D" w14:textId="06D36E4B" w:rsidR="00D87384" w:rsidRPr="00D87384" w:rsidRDefault="00D87384" w:rsidP="00D87384">
      <w:pPr>
        <w:pStyle w:val="EndNoteBibliography"/>
        <w:ind w:left="720" w:hanging="720"/>
      </w:pPr>
      <w:r w:rsidRPr="00D87384">
        <w:t>6</w:t>
      </w:r>
      <w:r w:rsidR="0093221E">
        <w:t>.</w:t>
      </w:r>
      <w:r w:rsidRPr="00D87384">
        <w:tab/>
        <w:t>Bakar, S. K.</w:t>
      </w:r>
      <w:r w:rsidR="004B58A6">
        <w:t>,</w:t>
      </w:r>
      <w:r w:rsidRPr="00D87384">
        <w:t xml:space="preserve"> Niazi, S. Simple </w:t>
      </w:r>
      <w:r w:rsidR="0093221E">
        <w:t>r</w:t>
      </w:r>
      <w:r w:rsidRPr="00D87384">
        <w:t xml:space="preserve">eliable </w:t>
      </w:r>
      <w:r w:rsidR="0093221E">
        <w:t>m</w:t>
      </w:r>
      <w:r w:rsidRPr="00D87384">
        <w:t xml:space="preserve">ethod for </w:t>
      </w:r>
      <w:r w:rsidR="0093221E">
        <w:t>c</w:t>
      </w:r>
      <w:r w:rsidRPr="00D87384">
        <w:t xml:space="preserve">hronic </w:t>
      </w:r>
      <w:r w:rsidR="0093221E">
        <w:t>c</w:t>
      </w:r>
      <w:r w:rsidRPr="00D87384">
        <w:t xml:space="preserve">annulation of the jugular vein for pharmacokinetic studies in rats. </w:t>
      </w:r>
      <w:r w:rsidRPr="00D87384">
        <w:rPr>
          <w:i/>
        </w:rPr>
        <w:t>Journal of Pharmaceutical Sciences</w:t>
      </w:r>
      <w:r w:rsidRPr="00324775">
        <w:rPr>
          <w:iCs/>
        </w:rPr>
        <w:t>.</w:t>
      </w:r>
      <w:r w:rsidRPr="0093221E">
        <w:rPr>
          <w:iCs/>
        </w:rPr>
        <w:t xml:space="preserve"> </w:t>
      </w:r>
      <w:r w:rsidRPr="00D87384">
        <w:rPr>
          <w:b/>
        </w:rPr>
        <w:t>72</w:t>
      </w:r>
      <w:r w:rsidRPr="00D87384">
        <w:t xml:space="preserve"> (9), 1027</w:t>
      </w:r>
      <w:r w:rsidR="0093221E">
        <w:t>–</w:t>
      </w:r>
      <w:r w:rsidRPr="00D87384">
        <w:t>1029 (1983).</w:t>
      </w:r>
    </w:p>
    <w:p w14:paraId="230599A7" w14:textId="55FE1CE8" w:rsidR="00D87384" w:rsidRPr="00D87384" w:rsidRDefault="00D87384" w:rsidP="00D87384">
      <w:pPr>
        <w:pStyle w:val="EndNoteBibliography"/>
        <w:ind w:left="720" w:hanging="720"/>
      </w:pPr>
      <w:r w:rsidRPr="00D87384">
        <w:t>7</w:t>
      </w:r>
      <w:r w:rsidR="0093221E">
        <w:t>.</w:t>
      </w:r>
      <w:r w:rsidRPr="00D87384">
        <w:tab/>
        <w:t>Harms, P. G.</w:t>
      </w:r>
      <w:r w:rsidR="004B58A6">
        <w:t>,</w:t>
      </w:r>
      <w:r w:rsidRPr="00D87384">
        <w:t xml:space="preserve"> Ojeda, S. R. A rapid and simple procedure for chronic cannulation of the rat jugular vein. </w:t>
      </w:r>
      <w:r w:rsidRPr="00D87384">
        <w:rPr>
          <w:i/>
        </w:rPr>
        <w:t>Journal of Applied Physiology</w:t>
      </w:r>
      <w:r w:rsidRPr="00324775">
        <w:rPr>
          <w:iCs/>
        </w:rPr>
        <w:t>.</w:t>
      </w:r>
      <w:r w:rsidRPr="0093221E">
        <w:rPr>
          <w:iCs/>
        </w:rPr>
        <w:t xml:space="preserve"> </w:t>
      </w:r>
      <w:r w:rsidRPr="00D87384">
        <w:rPr>
          <w:b/>
        </w:rPr>
        <w:t>36</w:t>
      </w:r>
      <w:r w:rsidRPr="00D87384">
        <w:t xml:space="preserve"> (3), 391</w:t>
      </w:r>
      <w:r w:rsidR="0093221E">
        <w:t>–</w:t>
      </w:r>
      <w:r w:rsidRPr="00D87384">
        <w:t>392 (1974).</w:t>
      </w:r>
    </w:p>
    <w:p w14:paraId="5A5E08DF" w14:textId="48DDF016" w:rsidR="00D87384" w:rsidRPr="00D87384" w:rsidRDefault="00D87384" w:rsidP="00D87384">
      <w:pPr>
        <w:pStyle w:val="EndNoteBibliography"/>
        <w:ind w:left="720" w:hanging="720"/>
      </w:pPr>
      <w:r w:rsidRPr="00D87384">
        <w:t>8</w:t>
      </w:r>
      <w:r w:rsidR="004B58A6">
        <w:t>.</w:t>
      </w:r>
      <w:r w:rsidRPr="00D87384">
        <w:tab/>
        <w:t>Thrivikraman, K. V., Huot, R. L.</w:t>
      </w:r>
      <w:r w:rsidR="004B58A6">
        <w:t>,</w:t>
      </w:r>
      <w:r w:rsidRPr="00D87384">
        <w:t xml:space="preserve"> Plotsky, P. M. Jugular vein catheterization for repeated blood sampling in the unrestrained conscious rat. </w:t>
      </w:r>
      <w:r w:rsidRPr="00D87384">
        <w:rPr>
          <w:i/>
        </w:rPr>
        <w:t>Brain Research Protocol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10</w:t>
      </w:r>
      <w:r w:rsidRPr="00D87384">
        <w:t xml:space="preserve"> (2), 84</w:t>
      </w:r>
      <w:r w:rsidR="004B58A6">
        <w:t>–</w:t>
      </w:r>
      <w:r w:rsidRPr="00D87384">
        <w:t>94 (2002).</w:t>
      </w:r>
    </w:p>
    <w:p w14:paraId="40DFEB92" w14:textId="5B55E39D" w:rsidR="00D87384" w:rsidRPr="00D87384" w:rsidRDefault="00D87384" w:rsidP="00D87384">
      <w:pPr>
        <w:pStyle w:val="EndNoteBibliography"/>
        <w:ind w:left="720" w:hanging="720"/>
      </w:pPr>
      <w:r w:rsidRPr="00D87384">
        <w:lastRenderedPageBreak/>
        <w:t>9</w:t>
      </w:r>
      <w:r w:rsidR="004B58A6">
        <w:t>.</w:t>
      </w:r>
      <w:r w:rsidRPr="00D87384">
        <w:tab/>
        <w:t>Weeks, J. R.</w:t>
      </w:r>
      <w:r w:rsidR="004B58A6">
        <w:t>,</w:t>
      </w:r>
      <w:r w:rsidRPr="00D87384">
        <w:t xml:space="preserve"> Davis, J. D. Chronic </w:t>
      </w:r>
      <w:r w:rsidR="004B58A6">
        <w:t>i</w:t>
      </w:r>
      <w:r w:rsidRPr="00D87384">
        <w:t xml:space="preserve">ntravenous </w:t>
      </w:r>
      <w:r w:rsidR="004B58A6">
        <w:t>c</w:t>
      </w:r>
      <w:r w:rsidRPr="00D87384">
        <w:t xml:space="preserve">annulas for </w:t>
      </w:r>
      <w:r w:rsidR="004B58A6">
        <w:t>r</w:t>
      </w:r>
      <w:r w:rsidRPr="00D87384">
        <w:t xml:space="preserve">ats. </w:t>
      </w:r>
      <w:r w:rsidRPr="00D87384">
        <w:rPr>
          <w:i/>
        </w:rPr>
        <w:t>Journal of Applied Physiology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19</w:t>
      </w:r>
      <w:r w:rsidRPr="00D87384">
        <w:t xml:space="preserve"> (3), 540</w:t>
      </w:r>
      <w:r w:rsidR="004B58A6">
        <w:t>–</w:t>
      </w:r>
      <w:r w:rsidRPr="00D87384">
        <w:t>541 (1964).</w:t>
      </w:r>
    </w:p>
    <w:p w14:paraId="312FDB82" w14:textId="1CED7A4C" w:rsidR="00D87384" w:rsidRPr="00D87384" w:rsidRDefault="00D87384" w:rsidP="00D87384">
      <w:pPr>
        <w:pStyle w:val="EndNoteBibliography"/>
        <w:ind w:left="720" w:hanging="720"/>
      </w:pPr>
      <w:r w:rsidRPr="00D87384">
        <w:t>10</w:t>
      </w:r>
      <w:r w:rsidR="004B58A6">
        <w:t>.</w:t>
      </w:r>
      <w:r w:rsidRPr="00D87384">
        <w:tab/>
        <w:t>Goldkuhl, R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5578F3" w:rsidRPr="00324775">
        <w:rPr>
          <w:iCs/>
        </w:rPr>
        <w:t xml:space="preserve"> al</w:t>
      </w:r>
      <w:r w:rsidRPr="004B58A6">
        <w:rPr>
          <w:iCs/>
        </w:rPr>
        <w:t xml:space="preserve">. </w:t>
      </w:r>
      <w:r w:rsidRPr="00D87384">
        <w:t xml:space="preserve">Plasma concentrations of corticosterone and buprenorphine in rats subjected to jugular vein catheterization. </w:t>
      </w:r>
      <w:r w:rsidRPr="00D87384">
        <w:rPr>
          <w:i/>
        </w:rPr>
        <w:t>Laboratory Animal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44</w:t>
      </w:r>
      <w:r w:rsidRPr="00D87384">
        <w:t xml:space="preserve"> (4), 337</w:t>
      </w:r>
      <w:r w:rsidR="004B58A6">
        <w:t>–</w:t>
      </w:r>
      <w:r w:rsidRPr="00D87384">
        <w:t>343 (2010).</w:t>
      </w:r>
    </w:p>
    <w:p w14:paraId="0C02AC5E" w14:textId="16315DA0" w:rsidR="00D87384" w:rsidRPr="00D87384" w:rsidRDefault="00D87384" w:rsidP="00D87384">
      <w:pPr>
        <w:pStyle w:val="EndNoteBibliography"/>
        <w:ind w:left="720" w:hanging="720"/>
      </w:pPr>
      <w:r w:rsidRPr="00D87384">
        <w:t>11</w:t>
      </w:r>
      <w:r w:rsidR="004B58A6">
        <w:t>.</w:t>
      </w:r>
      <w:r w:rsidRPr="00D87384">
        <w:tab/>
        <w:t xml:space="preserve">Steffens, A. B. A method for frequent sampling of blood and continuous infusion of fluids in the rat without disturbing the animal. </w:t>
      </w:r>
      <w:r w:rsidRPr="00D87384">
        <w:rPr>
          <w:i/>
        </w:rPr>
        <w:t>Physiology &amp; Behavior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4</w:t>
      </w:r>
      <w:r w:rsidRPr="00D87384">
        <w:t xml:space="preserve"> (5), 833</w:t>
      </w:r>
      <w:r w:rsidR="004B58A6">
        <w:t>–</w:t>
      </w:r>
      <w:r w:rsidRPr="00D87384">
        <w:t>836 (1969).</w:t>
      </w:r>
    </w:p>
    <w:p w14:paraId="3A48C02A" w14:textId="09FBC321" w:rsidR="00D87384" w:rsidRPr="00D87384" w:rsidRDefault="00D87384" w:rsidP="00D87384">
      <w:pPr>
        <w:pStyle w:val="EndNoteBibliography"/>
        <w:ind w:left="720" w:hanging="720"/>
      </w:pPr>
      <w:r w:rsidRPr="00D87384">
        <w:t>12</w:t>
      </w:r>
      <w:r w:rsidR="004B58A6">
        <w:t>.</w:t>
      </w:r>
      <w:r w:rsidRPr="00D87384">
        <w:tab/>
        <w:t>Terao, N.</w:t>
      </w:r>
      <w:r w:rsidR="004B58A6">
        <w:t>,</w:t>
      </w:r>
      <w:r w:rsidRPr="00D87384">
        <w:t xml:space="preserve"> Shen, D. D. Alterations in serum protein binding and pharmacokinetics of l-propranolol in the rat elicited by the presence of an indwelling venous catheter. </w:t>
      </w:r>
      <w:r w:rsidRPr="00D87384">
        <w:rPr>
          <w:i/>
        </w:rPr>
        <w:t>Journal of Pharmacology and Experimental Therapeutic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227</w:t>
      </w:r>
      <w:r w:rsidRPr="00D87384">
        <w:t xml:space="preserve"> (2), 369</w:t>
      </w:r>
      <w:r w:rsidR="004B58A6">
        <w:t>–</w:t>
      </w:r>
      <w:r w:rsidRPr="00D87384">
        <w:t>375 (1983).</w:t>
      </w:r>
    </w:p>
    <w:p w14:paraId="33DA40BE" w14:textId="3C826F29" w:rsidR="00D87384" w:rsidRPr="00D87384" w:rsidRDefault="00D87384" w:rsidP="00D87384">
      <w:pPr>
        <w:pStyle w:val="EndNoteBibliography"/>
        <w:ind w:left="720" w:hanging="720"/>
      </w:pPr>
      <w:r w:rsidRPr="00D87384">
        <w:t>13</w:t>
      </w:r>
      <w:r w:rsidR="004B58A6">
        <w:t>.</w:t>
      </w:r>
      <w:r w:rsidRPr="00D87384">
        <w:tab/>
        <w:t>Feng, J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4B58A6">
        <w:rPr>
          <w:iCs/>
        </w:rPr>
        <w:t xml:space="preserve">. </w:t>
      </w:r>
      <w:r w:rsidRPr="00D87384">
        <w:t xml:space="preserve">Catheterization of the </w:t>
      </w:r>
      <w:r w:rsidR="004B58A6">
        <w:t>c</w:t>
      </w:r>
      <w:r w:rsidRPr="00D87384">
        <w:t xml:space="preserve">arotid </w:t>
      </w:r>
      <w:r w:rsidR="004B58A6">
        <w:t>a</w:t>
      </w:r>
      <w:r w:rsidRPr="00D87384">
        <w:t xml:space="preserve">rtery and </w:t>
      </w:r>
      <w:r w:rsidR="004B58A6">
        <w:t>j</w:t>
      </w:r>
      <w:r w:rsidRPr="00D87384">
        <w:t xml:space="preserve">ugular </w:t>
      </w:r>
      <w:r w:rsidR="004B58A6">
        <w:t>v</w:t>
      </w:r>
      <w:r w:rsidRPr="00D87384">
        <w:t xml:space="preserve">ein to </w:t>
      </w:r>
      <w:r w:rsidR="004B58A6">
        <w:t>p</w:t>
      </w:r>
      <w:r w:rsidRPr="00D87384">
        <w:t xml:space="preserve">erform </w:t>
      </w:r>
      <w:r w:rsidR="004B58A6">
        <w:t>h</w:t>
      </w:r>
      <w:r w:rsidRPr="00D87384">
        <w:t xml:space="preserve">emodynamic </w:t>
      </w:r>
      <w:r w:rsidR="004B58A6">
        <w:t>m</w:t>
      </w:r>
      <w:r w:rsidRPr="00D87384">
        <w:t xml:space="preserve">easures, </w:t>
      </w:r>
      <w:r w:rsidR="004B58A6">
        <w:t>i</w:t>
      </w:r>
      <w:r w:rsidRPr="00D87384">
        <w:t xml:space="preserve">nfusions and </w:t>
      </w:r>
      <w:r w:rsidR="004B58A6">
        <w:t>b</w:t>
      </w:r>
      <w:r w:rsidRPr="00D87384">
        <w:t xml:space="preserve">lood </w:t>
      </w:r>
      <w:r w:rsidR="004B58A6">
        <w:t>s</w:t>
      </w:r>
      <w:r w:rsidRPr="00D87384">
        <w:t xml:space="preserve">ampling in a </w:t>
      </w:r>
      <w:r w:rsidR="004B58A6">
        <w:t>c</w:t>
      </w:r>
      <w:r w:rsidRPr="00D87384">
        <w:t xml:space="preserve">onscious </w:t>
      </w:r>
      <w:r w:rsidR="004B58A6">
        <w:t>r</w:t>
      </w:r>
      <w:r w:rsidRPr="00D87384">
        <w:t xml:space="preserve">at </w:t>
      </w:r>
      <w:r w:rsidR="004B58A6">
        <w:t>m</w:t>
      </w:r>
      <w:r w:rsidRPr="00D87384">
        <w:t xml:space="preserve">odel. </w:t>
      </w:r>
      <w:r w:rsidRPr="00D87384">
        <w:rPr>
          <w:i/>
        </w:rPr>
        <w:t>Journal of Visualized Experiments</w:t>
      </w:r>
      <w:r w:rsidR="004B58A6">
        <w:rPr>
          <w:i/>
        </w:rPr>
        <w:t>: JoVE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t>(95)</w:t>
      </w:r>
      <w:r w:rsidR="00466FBD">
        <w:t>,</w:t>
      </w:r>
      <w:r w:rsidRPr="00D87384">
        <w:t xml:space="preserve"> </w:t>
      </w:r>
      <w:r w:rsidR="00946918">
        <w:t>51881</w:t>
      </w:r>
      <w:r w:rsidR="00617A16">
        <w:t xml:space="preserve"> </w:t>
      </w:r>
      <w:r w:rsidRPr="00D87384">
        <w:t>(2015).</w:t>
      </w:r>
    </w:p>
    <w:p w14:paraId="2F783950" w14:textId="0C7CADD6" w:rsidR="00D87384" w:rsidRPr="00D87384" w:rsidRDefault="00D87384" w:rsidP="00D87384">
      <w:pPr>
        <w:pStyle w:val="EndNoteBibliography"/>
        <w:ind w:left="720" w:hanging="720"/>
      </w:pPr>
      <w:r w:rsidRPr="00D87384">
        <w:t>14</w:t>
      </w:r>
      <w:r w:rsidR="004B58A6">
        <w:t>.</w:t>
      </w:r>
      <w:r w:rsidRPr="00D87384">
        <w:tab/>
        <w:t>Karim, N.</w:t>
      </w:r>
      <w:r w:rsidR="004B58A6">
        <w:t>,</w:t>
      </w:r>
      <w:r w:rsidRPr="00D87384">
        <w:t xml:space="preserve"> Ali, S. Jugular </w:t>
      </w:r>
      <w:r w:rsidR="004B58A6">
        <w:t>v</w:t>
      </w:r>
      <w:r w:rsidRPr="00D87384">
        <w:t xml:space="preserve">ein </w:t>
      </w:r>
      <w:r w:rsidR="004B58A6">
        <w:t>c</w:t>
      </w:r>
      <w:r w:rsidRPr="00D87384">
        <w:t xml:space="preserve">annulation in </w:t>
      </w:r>
      <w:r w:rsidR="004B58A6">
        <w:t>r</w:t>
      </w:r>
      <w:r w:rsidRPr="00D87384">
        <w:t xml:space="preserve">ats – A </w:t>
      </w:r>
      <w:r w:rsidR="004B58A6">
        <w:t>m</w:t>
      </w:r>
      <w:r w:rsidRPr="00D87384">
        <w:t xml:space="preserve">ini </w:t>
      </w:r>
      <w:r w:rsidR="004B58A6">
        <w:t>r</w:t>
      </w:r>
      <w:r w:rsidRPr="00D87384">
        <w:t>eview.</w:t>
      </w:r>
      <w:r w:rsidR="00E14202">
        <w:t xml:space="preserve"> </w:t>
      </w:r>
      <w:r w:rsidR="00E14202" w:rsidRPr="00277B08">
        <w:rPr>
          <w:i/>
          <w:iCs/>
        </w:rPr>
        <w:t xml:space="preserve">Canadian Journal of </w:t>
      </w:r>
      <w:r w:rsidR="009C0F0D">
        <w:rPr>
          <w:i/>
          <w:iCs/>
        </w:rPr>
        <w:t>P</w:t>
      </w:r>
      <w:r w:rsidR="00E14202" w:rsidRPr="00277B08">
        <w:rPr>
          <w:i/>
          <w:iCs/>
        </w:rPr>
        <w:t xml:space="preserve">ure and </w:t>
      </w:r>
      <w:r w:rsidR="009C0F0D">
        <w:rPr>
          <w:i/>
          <w:iCs/>
        </w:rPr>
        <w:t>A</w:t>
      </w:r>
      <w:r w:rsidR="00E14202" w:rsidRPr="00277B08">
        <w:rPr>
          <w:i/>
          <w:iCs/>
        </w:rPr>
        <w:t xml:space="preserve">pplied </w:t>
      </w:r>
      <w:r w:rsidR="009C0F0D">
        <w:rPr>
          <w:i/>
          <w:iCs/>
        </w:rPr>
        <w:t>S</w:t>
      </w:r>
      <w:r w:rsidR="00E14202" w:rsidRPr="00277B08">
        <w:rPr>
          <w:i/>
          <w:iCs/>
        </w:rPr>
        <w:t>ciences</w:t>
      </w:r>
      <w:r w:rsidR="00E14202">
        <w:t xml:space="preserve">. </w:t>
      </w:r>
      <w:r w:rsidRPr="00D87384">
        <w:rPr>
          <w:b/>
        </w:rPr>
        <w:t>3</w:t>
      </w:r>
      <w:r w:rsidR="004B58A6" w:rsidRPr="00D87384">
        <w:t>,</w:t>
      </w:r>
      <w:r w:rsidRPr="00D87384">
        <w:t xml:space="preserve"> 929</w:t>
      </w:r>
      <w:r w:rsidR="004B58A6">
        <w:t>–</w:t>
      </w:r>
      <w:r w:rsidRPr="00D87384">
        <w:t>935 (2009).</w:t>
      </w:r>
    </w:p>
    <w:p w14:paraId="253EF314" w14:textId="0EB49F2E" w:rsidR="00D87384" w:rsidRPr="00D87384" w:rsidRDefault="00D87384" w:rsidP="00D87384">
      <w:pPr>
        <w:pStyle w:val="EndNoteBibliography"/>
        <w:ind w:left="720" w:hanging="720"/>
      </w:pPr>
      <w:r w:rsidRPr="00D87384">
        <w:t>15</w:t>
      </w:r>
      <w:r w:rsidR="004B58A6">
        <w:t>.</w:t>
      </w:r>
      <w:r w:rsidRPr="00D87384">
        <w:tab/>
        <w:t>Ling, S.</w:t>
      </w:r>
      <w:r w:rsidR="004B58A6">
        <w:t>,</w:t>
      </w:r>
      <w:r w:rsidRPr="00D87384">
        <w:t xml:space="preserve"> Jamali, F. Effect of cannulation surgery and restraint stress on the plasma corticosterone concentration in the rat: application of an improved corticosterone HPLC assay. </w:t>
      </w:r>
      <w:r w:rsidRPr="00D87384">
        <w:rPr>
          <w:i/>
        </w:rPr>
        <w:t>Journal of Pharmacy &amp; Pharmaceutical Sciences a Publication of the Canadian Society for Pharmaceutical Science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6</w:t>
      </w:r>
      <w:r w:rsidRPr="00D87384">
        <w:t xml:space="preserve"> (2) (2003).</w:t>
      </w:r>
    </w:p>
    <w:p w14:paraId="6CECE7F5" w14:textId="00385E2A" w:rsidR="00D87384" w:rsidRPr="00D87384" w:rsidRDefault="00D87384" w:rsidP="00D87384">
      <w:pPr>
        <w:pStyle w:val="EndNoteBibliography"/>
        <w:ind w:left="720" w:hanging="720"/>
      </w:pPr>
      <w:r w:rsidRPr="00D87384">
        <w:t>16</w:t>
      </w:r>
      <w:r w:rsidR="004B58A6">
        <w:t>.</w:t>
      </w:r>
      <w:r w:rsidRPr="00D87384">
        <w:tab/>
        <w:t xml:space="preserve">Lei, F. </w:t>
      </w:r>
      <w:r w:rsidRPr="00324775">
        <w:t>et</w:t>
      </w:r>
      <w:r w:rsidR="001D347D" w:rsidRPr="00324775">
        <w:t xml:space="preserve"> al</w:t>
      </w:r>
      <w:r w:rsidRPr="004B58A6">
        <w:t xml:space="preserve">. </w:t>
      </w:r>
      <w:r w:rsidRPr="00D87384">
        <w:t xml:space="preserve">Pharmacokinetic study of ellagic acid in rat after oral administration of pomegranate leaf extract. </w:t>
      </w:r>
      <w:r w:rsidRPr="00D87384">
        <w:rPr>
          <w:i/>
        </w:rPr>
        <w:t>Journal of Chromatography B-Analytical Technologies in the Biomedical and Life Science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796</w:t>
      </w:r>
      <w:r w:rsidRPr="00D87384">
        <w:t xml:space="preserve"> (1), 189</w:t>
      </w:r>
      <w:r w:rsidR="004B58A6">
        <w:t>–</w:t>
      </w:r>
      <w:r w:rsidRPr="00D87384">
        <w:t>194 (2003).</w:t>
      </w:r>
    </w:p>
    <w:p w14:paraId="6BC95622" w14:textId="0E0F249C" w:rsidR="00D87384" w:rsidRPr="00D87384" w:rsidRDefault="00D87384" w:rsidP="00D87384">
      <w:pPr>
        <w:pStyle w:val="EndNoteBibliography"/>
        <w:ind w:left="720" w:hanging="720"/>
      </w:pPr>
      <w:r w:rsidRPr="00D87384">
        <w:t>17</w:t>
      </w:r>
      <w:r w:rsidR="004B58A6">
        <w:t>.</w:t>
      </w:r>
      <w:r w:rsidRPr="00D87384">
        <w:tab/>
        <w:t>Yan, L. L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4B58A6">
        <w:rPr>
          <w:iCs/>
        </w:rPr>
        <w:t xml:space="preserve">. </w:t>
      </w:r>
      <w:r w:rsidRPr="00D87384">
        <w:t xml:space="preserve">Method </w:t>
      </w:r>
      <w:r w:rsidR="004B58A6">
        <w:t>d</w:t>
      </w:r>
      <w:r w:rsidRPr="00D87384">
        <w:t xml:space="preserve">evelopment and </w:t>
      </w:r>
      <w:r w:rsidR="004B58A6">
        <w:t>v</w:t>
      </w:r>
      <w:r w:rsidRPr="00D87384">
        <w:t xml:space="preserve">alidation for </w:t>
      </w:r>
      <w:r w:rsidR="004B58A6">
        <w:t>p</w:t>
      </w:r>
      <w:r w:rsidRPr="00D87384">
        <w:t xml:space="preserve">harmacokinetic and </w:t>
      </w:r>
      <w:r w:rsidR="004B58A6">
        <w:t>t</w:t>
      </w:r>
      <w:r w:rsidRPr="00D87384">
        <w:t xml:space="preserve">issue </w:t>
      </w:r>
      <w:r w:rsidR="004B58A6">
        <w:t>d</w:t>
      </w:r>
      <w:r w:rsidRPr="00D87384">
        <w:t xml:space="preserve">istributions of </w:t>
      </w:r>
      <w:r w:rsidR="004B58A6">
        <w:t>e</w:t>
      </w:r>
      <w:r w:rsidRPr="00D87384">
        <w:t xml:space="preserve">llagic </w:t>
      </w:r>
      <w:r w:rsidR="004B58A6">
        <w:t>a</w:t>
      </w:r>
      <w:r w:rsidRPr="00D87384">
        <w:t xml:space="preserve">cid </w:t>
      </w:r>
      <w:r w:rsidR="004B58A6">
        <w:t>u</w:t>
      </w:r>
      <w:r w:rsidRPr="00D87384">
        <w:t xml:space="preserve">sing Ultrahigh Performance Liquid Chromatography-Tandem Mass Spectrometry (UPLC-MS/MS). </w:t>
      </w:r>
      <w:r w:rsidRPr="00D87384">
        <w:rPr>
          <w:i/>
        </w:rPr>
        <w:t>Molecules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19</w:t>
      </w:r>
      <w:r w:rsidRPr="00D87384">
        <w:t xml:space="preserve"> (11), 18923</w:t>
      </w:r>
      <w:r w:rsidR="004B58A6">
        <w:t>–</w:t>
      </w:r>
      <w:r w:rsidRPr="00D87384">
        <w:t>18935 (2014).</w:t>
      </w:r>
    </w:p>
    <w:p w14:paraId="0BC6C627" w14:textId="0D8A7108" w:rsidR="00D87384" w:rsidRPr="00D87384" w:rsidRDefault="00D87384" w:rsidP="00D87384">
      <w:pPr>
        <w:pStyle w:val="EndNoteBibliography"/>
        <w:ind w:left="720" w:hanging="720"/>
      </w:pPr>
      <w:r w:rsidRPr="00D87384">
        <w:t>18</w:t>
      </w:r>
      <w:r w:rsidR="004B58A6">
        <w:t>.</w:t>
      </w:r>
      <w:r w:rsidRPr="00D87384">
        <w:tab/>
        <w:t>Long, J. F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4B58A6">
        <w:rPr>
          <w:iCs/>
        </w:rPr>
        <w:t xml:space="preserve">. </w:t>
      </w:r>
      <w:r w:rsidRPr="00D87384">
        <w:t xml:space="preserve">Bioavailability and bioactivity of free ellagic acid compared to pomegranate juice. </w:t>
      </w:r>
      <w:r w:rsidRPr="00D87384">
        <w:rPr>
          <w:i/>
        </w:rPr>
        <w:t>Food &amp; Function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10</w:t>
      </w:r>
      <w:r w:rsidRPr="00D87384">
        <w:t xml:space="preserve"> (10), 6582</w:t>
      </w:r>
      <w:r w:rsidR="004B58A6">
        <w:t>–</w:t>
      </w:r>
      <w:r w:rsidRPr="00D87384">
        <w:t>6588 (2019).</w:t>
      </w:r>
    </w:p>
    <w:p w14:paraId="6723DF40" w14:textId="2298E134" w:rsidR="00D87384" w:rsidRPr="00D87384" w:rsidRDefault="00D87384" w:rsidP="00D87384">
      <w:pPr>
        <w:pStyle w:val="EndNoteBibliography"/>
        <w:ind w:left="720" w:hanging="720"/>
      </w:pPr>
      <w:r w:rsidRPr="00D87384">
        <w:t>19</w:t>
      </w:r>
      <w:r w:rsidR="004B58A6">
        <w:t>.</w:t>
      </w:r>
      <w:r w:rsidRPr="00D87384">
        <w:tab/>
        <w:t xml:space="preserve">Zhang, Y. </w:t>
      </w:r>
      <w:r w:rsidRPr="00324775">
        <w:t>et</w:t>
      </w:r>
      <w:r w:rsidR="001D347D" w:rsidRPr="00324775">
        <w:t xml:space="preserve"> al</w:t>
      </w:r>
      <w:r w:rsidRPr="004B58A6">
        <w:t xml:space="preserve">. </w:t>
      </w:r>
      <w:r w:rsidRPr="00D87384">
        <w:t xml:space="preserve">PKSolver: An add-in program for pharmacokinetic and pharmacodynamic data analysis in Microsoft Excel. </w:t>
      </w:r>
      <w:r w:rsidRPr="00D87384">
        <w:rPr>
          <w:i/>
        </w:rPr>
        <w:t>Computer Methods and Programs in Biomedicine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99</w:t>
      </w:r>
      <w:r w:rsidRPr="00D87384">
        <w:t xml:space="preserve"> (3), 306</w:t>
      </w:r>
      <w:r w:rsidR="004B58A6">
        <w:t>–</w:t>
      </w:r>
      <w:r w:rsidRPr="00D87384">
        <w:t>314 (2010).</w:t>
      </w:r>
    </w:p>
    <w:p w14:paraId="70A626D3" w14:textId="304F3AA6" w:rsidR="00D87384" w:rsidRPr="00D87384" w:rsidRDefault="00D87384" w:rsidP="00D87384">
      <w:pPr>
        <w:pStyle w:val="EndNoteBibliography"/>
        <w:ind w:left="720" w:hanging="720"/>
      </w:pPr>
      <w:r w:rsidRPr="00D87384">
        <w:t>20</w:t>
      </w:r>
      <w:r w:rsidR="004B58A6">
        <w:t>.</w:t>
      </w:r>
      <w:r w:rsidRPr="00D87384">
        <w:tab/>
        <w:t>Christakis, I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4B58A6">
        <w:rPr>
          <w:iCs/>
        </w:rPr>
        <w:t xml:space="preserve">. </w:t>
      </w:r>
      <w:r w:rsidRPr="00D87384">
        <w:t xml:space="preserve">Learning curve of vessel cannulation in rats using cumulative sum analysis. </w:t>
      </w:r>
      <w:r w:rsidRPr="00D87384">
        <w:rPr>
          <w:i/>
        </w:rPr>
        <w:t>Journal of Surgical Research</w:t>
      </w:r>
      <w:r w:rsidRPr="00324775">
        <w:rPr>
          <w:iCs/>
        </w:rPr>
        <w:t>.</w:t>
      </w:r>
      <w:r w:rsidRPr="004B58A6">
        <w:rPr>
          <w:iCs/>
        </w:rPr>
        <w:t xml:space="preserve"> </w:t>
      </w:r>
      <w:r w:rsidRPr="00D87384">
        <w:rPr>
          <w:b/>
        </w:rPr>
        <w:t>193</w:t>
      </w:r>
      <w:r w:rsidRPr="00D87384">
        <w:t xml:space="preserve"> (1), 69</w:t>
      </w:r>
      <w:r w:rsidR="004B58A6">
        <w:t>–</w:t>
      </w:r>
      <w:r w:rsidRPr="00D87384">
        <w:t>76 (2015).</w:t>
      </w:r>
    </w:p>
    <w:p w14:paraId="3CD60B25" w14:textId="315F40A1" w:rsidR="00D87384" w:rsidRPr="00D87384" w:rsidRDefault="00D87384" w:rsidP="00D87384">
      <w:pPr>
        <w:pStyle w:val="EndNoteBibliography"/>
        <w:ind w:left="720" w:hanging="720"/>
      </w:pPr>
      <w:r w:rsidRPr="00D87384">
        <w:t>21</w:t>
      </w:r>
      <w:r w:rsidR="004B58A6">
        <w:t>.</w:t>
      </w:r>
      <w:r w:rsidRPr="00D87384">
        <w:tab/>
        <w:t>Nm, S.</w:t>
      </w:r>
      <w:r w:rsidR="004B58A6">
        <w:t>,</w:t>
      </w:r>
      <w:r w:rsidRPr="00D87384">
        <w:t xml:space="preserve"> O</w:t>
      </w:r>
      <w:r w:rsidR="004B58A6">
        <w:t>duola</w:t>
      </w:r>
      <w:r w:rsidRPr="00D87384">
        <w:t xml:space="preserve">, A. Haematological profile shows that Inbred Sprague Dawley rats have exceptional promise for use in biomedical and pharmacological studies. </w:t>
      </w:r>
      <w:r w:rsidRPr="00D87384">
        <w:rPr>
          <w:i/>
        </w:rPr>
        <w:t>Asian Journal of Biomedical and Pharmaceutical Sciences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4</w:t>
      </w:r>
      <w:r w:rsidRPr="00D87384">
        <w:t xml:space="preserve"> (37), 33</w:t>
      </w:r>
      <w:r w:rsidR="00821E62">
        <w:t>–</w:t>
      </w:r>
      <w:r w:rsidRPr="00D87384">
        <w:t>37 (2014).</w:t>
      </w:r>
    </w:p>
    <w:p w14:paraId="29C13D8A" w14:textId="2005E05E" w:rsidR="00D87384" w:rsidRPr="00D87384" w:rsidRDefault="00D87384" w:rsidP="00D87384">
      <w:pPr>
        <w:pStyle w:val="EndNoteBibliography"/>
        <w:ind w:left="720" w:hanging="720"/>
      </w:pPr>
      <w:r w:rsidRPr="00D87384">
        <w:t>22</w:t>
      </w:r>
      <w:r w:rsidR="00821E62">
        <w:t>.</w:t>
      </w:r>
      <w:r w:rsidRPr="00D87384">
        <w:tab/>
        <w:t>Lillie, L. E., Temple, N. J.</w:t>
      </w:r>
      <w:r w:rsidR="00821E62">
        <w:t>,</w:t>
      </w:r>
      <w:r w:rsidRPr="00D87384">
        <w:t xml:space="preserve"> Florence, L. Z. Reference values for young normal Sprague-Dawley rats: weight gain, hematology and clinical chemistry. </w:t>
      </w:r>
      <w:r w:rsidRPr="00D87384">
        <w:rPr>
          <w:i/>
        </w:rPr>
        <w:t>Human &amp; Experimental Toxicology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15</w:t>
      </w:r>
      <w:r w:rsidRPr="00D87384">
        <w:t xml:space="preserve"> (8), 612</w:t>
      </w:r>
      <w:r w:rsidR="00821E62">
        <w:t>–</w:t>
      </w:r>
      <w:r w:rsidRPr="00D87384">
        <w:t>616 (1996).</w:t>
      </w:r>
    </w:p>
    <w:p w14:paraId="6BBBF883" w14:textId="7BDA9973" w:rsidR="00D87384" w:rsidRPr="00D87384" w:rsidRDefault="00D87384" w:rsidP="00D87384">
      <w:pPr>
        <w:pStyle w:val="EndNoteBibliography"/>
        <w:ind w:left="720" w:hanging="720"/>
      </w:pPr>
      <w:r w:rsidRPr="00D87384">
        <w:t>23</w:t>
      </w:r>
      <w:r w:rsidR="00821E62">
        <w:t>.</w:t>
      </w:r>
      <w:r w:rsidRPr="00D87384">
        <w:tab/>
        <w:t>He, Q. L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821E62">
        <w:rPr>
          <w:iCs/>
        </w:rPr>
        <w:t xml:space="preserve">. </w:t>
      </w:r>
      <w:r w:rsidRPr="00D87384">
        <w:t xml:space="preserve">Sex-specific reference intervals of hematologic and biochemical analytes in Sprague-Dawley rats using the nonparametric rank percentile method. </w:t>
      </w:r>
      <w:r w:rsidRPr="00D87384">
        <w:rPr>
          <w:i/>
        </w:rPr>
        <w:t>P</w:t>
      </w:r>
      <w:r w:rsidR="00CB1B0C">
        <w:rPr>
          <w:i/>
        </w:rPr>
        <w:t>L</w:t>
      </w:r>
      <w:r w:rsidRPr="00D87384">
        <w:rPr>
          <w:i/>
        </w:rPr>
        <w:t>o</w:t>
      </w:r>
      <w:r w:rsidR="00CB1B0C">
        <w:rPr>
          <w:i/>
        </w:rPr>
        <w:t>S</w:t>
      </w:r>
      <w:r w:rsidRPr="00D87384">
        <w:rPr>
          <w:i/>
        </w:rPr>
        <w:t xml:space="preserve"> One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12</w:t>
      </w:r>
      <w:r w:rsidRPr="00D87384">
        <w:t xml:space="preserve"> (12), 18 (2017).</w:t>
      </w:r>
    </w:p>
    <w:p w14:paraId="0CB9659D" w14:textId="5F212833" w:rsidR="00D87384" w:rsidRPr="00D87384" w:rsidRDefault="00D87384" w:rsidP="00D87384">
      <w:pPr>
        <w:pStyle w:val="EndNoteBibliography"/>
        <w:ind w:left="720" w:hanging="720"/>
      </w:pPr>
      <w:r w:rsidRPr="00D87384">
        <w:t>24</w:t>
      </w:r>
      <w:r w:rsidR="00821E62">
        <w:t>.</w:t>
      </w:r>
      <w:r w:rsidRPr="00D87384">
        <w:tab/>
        <w:t>U.S. EPA. Recommendations for and Documentation of Biological Values for Use in Risk Assessment. U.S. Environmental Protection Agency, EPA/600/6-87/008 (NTIS PB88179874) (1988).</w:t>
      </w:r>
    </w:p>
    <w:p w14:paraId="434B18C4" w14:textId="10BC7D15" w:rsidR="00D87384" w:rsidRPr="00D87384" w:rsidRDefault="00D87384" w:rsidP="00D87384">
      <w:pPr>
        <w:pStyle w:val="EndNoteBibliography"/>
        <w:ind w:left="720" w:hanging="720"/>
      </w:pPr>
      <w:r w:rsidRPr="00D87384">
        <w:t>25</w:t>
      </w:r>
      <w:r w:rsidR="00821E62">
        <w:t>.</w:t>
      </w:r>
      <w:r w:rsidRPr="00D87384">
        <w:tab/>
        <w:t>Gaud, N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821E62">
        <w:rPr>
          <w:iCs/>
        </w:rPr>
        <w:t xml:space="preserve">. </w:t>
      </w:r>
      <w:r w:rsidRPr="00D87384">
        <w:t xml:space="preserve">Single jugular vein cannulated rats may not be suitable for intravenous </w:t>
      </w:r>
      <w:r w:rsidRPr="00D87384">
        <w:lastRenderedPageBreak/>
        <w:t xml:space="preserve">pharmacokinetic screening of high logP compounds. </w:t>
      </w:r>
      <w:r w:rsidRPr="00D87384">
        <w:rPr>
          <w:i/>
        </w:rPr>
        <w:t>European Journal of Pharmaceutical Sciences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99</w:t>
      </w:r>
      <w:r w:rsidR="00821E62" w:rsidRPr="00D87384">
        <w:t>,</w:t>
      </w:r>
      <w:r w:rsidRPr="00D87384">
        <w:t xml:space="preserve"> 272</w:t>
      </w:r>
      <w:r w:rsidR="00821E62">
        <w:t>–</w:t>
      </w:r>
      <w:r w:rsidRPr="00D87384">
        <w:t>278 (2017).</w:t>
      </w:r>
    </w:p>
    <w:p w14:paraId="69A645E7" w14:textId="7FA6E248" w:rsidR="00D87384" w:rsidRPr="00D87384" w:rsidRDefault="00D87384" w:rsidP="00D87384">
      <w:pPr>
        <w:pStyle w:val="EndNoteBibliography"/>
        <w:ind w:left="720" w:hanging="720"/>
      </w:pPr>
      <w:r w:rsidRPr="00D87384">
        <w:t>26</w:t>
      </w:r>
      <w:r w:rsidR="00821E62">
        <w:t>.</w:t>
      </w:r>
      <w:r w:rsidRPr="00D87384">
        <w:tab/>
        <w:t>Turck, D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1D347D" w:rsidRPr="00324775">
        <w:rPr>
          <w:iCs/>
        </w:rPr>
        <w:t xml:space="preserve"> al</w:t>
      </w:r>
      <w:r w:rsidRPr="00821E62">
        <w:rPr>
          <w:iCs/>
        </w:rPr>
        <w:t xml:space="preserve">. </w:t>
      </w:r>
      <w:r w:rsidRPr="00D87384">
        <w:t xml:space="preserve">Clinical pharmacokinetics of meloxicam. </w:t>
      </w:r>
      <w:r w:rsidRPr="00D87384">
        <w:rPr>
          <w:i/>
        </w:rPr>
        <w:t>Arzneimittel-Forschung/Drug Research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47</w:t>
      </w:r>
      <w:r w:rsidRPr="00D87384">
        <w:t xml:space="preserve"> (3), 253</w:t>
      </w:r>
      <w:r w:rsidR="00821E62">
        <w:t>–</w:t>
      </w:r>
      <w:r w:rsidRPr="00D87384">
        <w:t>258 (1997).</w:t>
      </w:r>
    </w:p>
    <w:p w14:paraId="74FD053B" w14:textId="5FF0A744" w:rsidR="00D87384" w:rsidRPr="00D87384" w:rsidRDefault="00D87384" w:rsidP="00D87384">
      <w:pPr>
        <w:pStyle w:val="EndNoteBibliography"/>
        <w:ind w:left="720" w:hanging="720"/>
      </w:pPr>
      <w:r w:rsidRPr="00D87384">
        <w:t>27</w:t>
      </w:r>
      <w:r w:rsidR="00821E62">
        <w:t>.</w:t>
      </w:r>
      <w:r w:rsidRPr="00D87384">
        <w:tab/>
        <w:t>Aghazadeh-Habashi, A.</w:t>
      </w:r>
      <w:r w:rsidR="00821E62">
        <w:t>,</w:t>
      </w:r>
      <w:r w:rsidRPr="00D87384">
        <w:t xml:space="preserve"> Jamali, F. Pharmacokinetics of meloxicam administered as regular and fast dissolving formulations to the rat: Influence of gastrointestinal dysfunction on the relative bioavailability of two formulations. </w:t>
      </w:r>
      <w:r w:rsidRPr="00D87384">
        <w:rPr>
          <w:i/>
        </w:rPr>
        <w:t>European Journal of Pharmaceutics and Biopharmaceutics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70</w:t>
      </w:r>
      <w:r w:rsidRPr="00D87384">
        <w:t xml:space="preserve"> (3), 889</w:t>
      </w:r>
      <w:r w:rsidR="00821E62">
        <w:t>–</w:t>
      </w:r>
      <w:r w:rsidRPr="00D87384">
        <w:t>894 (2008).</w:t>
      </w:r>
    </w:p>
    <w:p w14:paraId="103EBF13" w14:textId="77375BC9" w:rsidR="00D87384" w:rsidRPr="00D87384" w:rsidRDefault="00D87384" w:rsidP="00D87384">
      <w:pPr>
        <w:pStyle w:val="EndNoteBibliography"/>
        <w:ind w:left="720" w:hanging="720"/>
      </w:pPr>
      <w:r w:rsidRPr="00D87384">
        <w:t>28</w:t>
      </w:r>
      <w:r w:rsidR="00821E62">
        <w:t>.</w:t>
      </w:r>
      <w:r w:rsidRPr="00D87384">
        <w:tab/>
        <w:t xml:space="preserve">Meloxicam. </w:t>
      </w:r>
      <w:r w:rsidRPr="00D87384">
        <w:rPr>
          <w:i/>
        </w:rPr>
        <w:t>LiverTox: Clinical and Research Information on Drug-Induced Liver Injury</w:t>
      </w:r>
      <w:r w:rsidRPr="00D87384">
        <w:t xml:space="preserve">, Bethesda (MD), National Institute of Diabetes and Digestive and Kidney Diseases </w:t>
      </w:r>
      <w:r w:rsidR="00821E62">
        <w:t>(</w:t>
      </w:r>
      <w:r w:rsidRPr="00D87384">
        <w:t>2012).</w:t>
      </w:r>
    </w:p>
    <w:p w14:paraId="41383EC5" w14:textId="77FD5A84" w:rsidR="00D87384" w:rsidRPr="00D87384" w:rsidRDefault="00D87384" w:rsidP="00D87384">
      <w:pPr>
        <w:pStyle w:val="EndNoteBibliography"/>
        <w:ind w:left="720" w:hanging="720"/>
      </w:pPr>
      <w:r w:rsidRPr="00D87384">
        <w:t>29</w:t>
      </w:r>
      <w:r w:rsidR="00821E62">
        <w:t>.</w:t>
      </w:r>
      <w:r w:rsidRPr="00D87384">
        <w:tab/>
        <w:t>Ludwig, E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C831F5" w:rsidRPr="00324775">
        <w:rPr>
          <w:iCs/>
        </w:rPr>
        <w:t xml:space="preserve"> al</w:t>
      </w:r>
      <w:r w:rsidRPr="00821E62">
        <w:rPr>
          <w:iCs/>
        </w:rPr>
        <w:t xml:space="preserve">. </w:t>
      </w:r>
      <w:r w:rsidRPr="00D87384">
        <w:t xml:space="preserve">Activation of human cytochrome P-450 3A4-catalyzed meloxicam 5 '-methylhydroxylation by quinidine and hydroquinidine in vitro. </w:t>
      </w:r>
      <w:r w:rsidRPr="00D87384">
        <w:rPr>
          <w:i/>
        </w:rPr>
        <w:t>Journal of Pharmacology and Experimental Therapeutics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290</w:t>
      </w:r>
      <w:r w:rsidRPr="00D87384">
        <w:t xml:space="preserve"> (1), 1</w:t>
      </w:r>
      <w:r w:rsidR="00821E62">
        <w:t>–</w:t>
      </w:r>
      <w:r w:rsidRPr="00D87384">
        <w:t>8 (1999).</w:t>
      </w:r>
    </w:p>
    <w:p w14:paraId="34AAFF28" w14:textId="3D44067D" w:rsidR="00D87384" w:rsidRPr="00D87384" w:rsidRDefault="00D87384" w:rsidP="00D87384">
      <w:pPr>
        <w:pStyle w:val="EndNoteBibliography"/>
        <w:ind w:left="720" w:hanging="720"/>
      </w:pPr>
      <w:r w:rsidRPr="00D87384">
        <w:t>30</w:t>
      </w:r>
      <w:r w:rsidR="00821E62">
        <w:t>.</w:t>
      </w:r>
      <w:r w:rsidRPr="00D87384">
        <w:tab/>
        <w:t>Zhang, R. X.</w:t>
      </w:r>
      <w:r w:rsidRPr="00D87384">
        <w:rPr>
          <w:i/>
        </w:rPr>
        <w:t xml:space="preserve"> </w:t>
      </w:r>
      <w:r w:rsidRPr="00324775">
        <w:rPr>
          <w:iCs/>
        </w:rPr>
        <w:t>et</w:t>
      </w:r>
      <w:r w:rsidR="00C831F5" w:rsidRPr="00324775">
        <w:rPr>
          <w:iCs/>
        </w:rPr>
        <w:t xml:space="preserve"> al</w:t>
      </w:r>
      <w:r w:rsidRPr="00821E62">
        <w:rPr>
          <w:iCs/>
        </w:rPr>
        <w:t xml:space="preserve">. </w:t>
      </w:r>
      <w:r w:rsidRPr="00D87384">
        <w:t xml:space="preserve">Nanoparticulate </w:t>
      </w:r>
      <w:r w:rsidR="00821E62">
        <w:t>d</w:t>
      </w:r>
      <w:r w:rsidRPr="00D87384">
        <w:t xml:space="preserve">rug </w:t>
      </w:r>
      <w:r w:rsidR="00821E62">
        <w:t>d</w:t>
      </w:r>
      <w:r w:rsidRPr="00D87384">
        <w:t xml:space="preserve">elivery </w:t>
      </w:r>
      <w:r w:rsidR="00821E62">
        <w:t>s</w:t>
      </w:r>
      <w:r w:rsidRPr="00D87384">
        <w:t xml:space="preserve">trategies to </w:t>
      </w:r>
      <w:r w:rsidR="00821E62">
        <w:t>a</w:t>
      </w:r>
      <w:r w:rsidRPr="00D87384">
        <w:t xml:space="preserve">ddress </w:t>
      </w:r>
      <w:r w:rsidR="00821E62">
        <w:t>i</w:t>
      </w:r>
      <w:r w:rsidRPr="00D87384">
        <w:t xml:space="preserve">ntestinal </w:t>
      </w:r>
      <w:r w:rsidR="00821E62">
        <w:t>c</w:t>
      </w:r>
      <w:r w:rsidRPr="00D87384">
        <w:t xml:space="preserve">ytochrome P450 CYP3A4 </w:t>
      </w:r>
      <w:r w:rsidR="00821E62">
        <w:t>m</w:t>
      </w:r>
      <w:r w:rsidRPr="00D87384">
        <w:t xml:space="preserve">etabolism towards </w:t>
      </w:r>
      <w:r w:rsidR="00821E62">
        <w:t>p</w:t>
      </w:r>
      <w:r w:rsidRPr="00D87384">
        <w:t xml:space="preserve">ersonalized </w:t>
      </w:r>
      <w:r w:rsidR="00821E62">
        <w:t>m</w:t>
      </w:r>
      <w:r w:rsidRPr="00D87384">
        <w:t xml:space="preserve">edicine. </w:t>
      </w:r>
      <w:r w:rsidRPr="00D87384">
        <w:rPr>
          <w:i/>
        </w:rPr>
        <w:t>Pharmaceutics</w:t>
      </w:r>
      <w:r w:rsidRPr="00324775">
        <w:rPr>
          <w:iCs/>
        </w:rPr>
        <w:t>.</w:t>
      </w:r>
      <w:r w:rsidRPr="00821E62">
        <w:rPr>
          <w:iCs/>
        </w:rPr>
        <w:t xml:space="preserve"> </w:t>
      </w:r>
      <w:r w:rsidRPr="00D87384">
        <w:rPr>
          <w:b/>
        </w:rPr>
        <w:t>13</w:t>
      </w:r>
      <w:r w:rsidRPr="00D87384">
        <w:t xml:space="preserve"> (8) (2021).</w:t>
      </w:r>
    </w:p>
    <w:p w14:paraId="6B2B1AA9" w14:textId="338D5D7B" w:rsidR="006E4797" w:rsidRDefault="00251E51" w:rsidP="001C4E8B">
      <w:pPr>
        <w:pBdr>
          <w:top w:val="nil"/>
          <w:left w:val="nil"/>
          <w:bottom w:val="nil"/>
          <w:right w:val="nil"/>
          <w:between w:val="nil"/>
        </w:pBdr>
        <w:rPr>
          <w:color w:val="7F7F7F"/>
        </w:rPr>
      </w:pPr>
      <w:r>
        <w:rPr>
          <w:color w:val="7F7F7F"/>
        </w:rPr>
        <w:fldChar w:fldCharType="end"/>
      </w:r>
    </w:p>
    <w:sectPr w:rsidR="006E4797" w:rsidSect="00AA6F22">
      <w:headerReference w:type="even" r:id="rId15"/>
      <w:headerReference w:type="default" r:id="rId16"/>
      <w:footerReference w:type="even" r:id="rId17"/>
      <w:headerReference w:type="first" r:id="rId18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9A1D4E" w14:textId="77777777" w:rsidR="002115A9" w:rsidRDefault="002115A9">
      <w:r>
        <w:separator/>
      </w:r>
    </w:p>
  </w:endnote>
  <w:endnote w:type="continuationSeparator" w:id="0">
    <w:p w14:paraId="6DA3B755" w14:textId="77777777" w:rsidR="002115A9" w:rsidRDefault="002115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4B02E9" w:rsidRDefault="004B02E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65FDB" w14:textId="77777777" w:rsidR="002115A9" w:rsidRDefault="002115A9">
      <w:r>
        <w:separator/>
      </w:r>
    </w:p>
  </w:footnote>
  <w:footnote w:type="continuationSeparator" w:id="0">
    <w:p w14:paraId="113FB4BD" w14:textId="77777777" w:rsidR="002115A9" w:rsidRDefault="002115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4B02E9" w:rsidRDefault="004B02E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616DD3EC" w:rsidR="004B02E9" w:rsidRDefault="004B02E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275F17" w14:textId="77777777" w:rsidR="00B132F9" w:rsidRPr="0076551A" w:rsidRDefault="00B132F9" w:rsidP="0076551A">
    <w:pPr>
      <w:pStyle w:val="Header"/>
      <w:pBdr>
        <w:bottom w:val="none" w:sz="0" w:space="0" w:color="auto"/>
      </w:pBdr>
      <w:jc w:val="both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710B16"/>
    <w:multiLevelType w:val="multilevel"/>
    <w:tmpl w:val="D506DB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60C7563"/>
    <w:multiLevelType w:val="hybridMultilevel"/>
    <w:tmpl w:val="E51CEB52"/>
    <w:lvl w:ilvl="0" w:tplc="985A3F8A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6765446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default"/>
      </w:rPr>
    </w:lvl>
  </w:abstractNum>
  <w:abstractNum w:abstractNumId="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51728C2"/>
    <w:multiLevelType w:val="multilevel"/>
    <w:tmpl w:val="24FE9522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/>
        <w:bCs/>
        <w:i w:val="0"/>
        <w:iCs w:val="0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  <w:b w:val="0"/>
        <w:bCs w:val="0"/>
        <w:i w:val="0"/>
        <w:iCs/>
        <w:sz w:val="24"/>
        <w:szCs w:val="24"/>
      </w:rPr>
    </w:lvl>
    <w:lvl w:ilvl="2">
      <w:start w:val="1"/>
      <w:numFmt w:val="decimal"/>
      <w:lvlText w:val="%1.%2.%3."/>
      <w:lvlJc w:val="left"/>
      <w:pPr>
        <w:ind w:left="731" w:hanging="731"/>
      </w:pPr>
      <w:rPr>
        <w:rFonts w:hint="eastAsia"/>
        <w:b w:val="0"/>
        <w:bCs w:val="0"/>
        <w:i w:val="0"/>
        <w:iCs w:val="0"/>
        <w:sz w:val="24"/>
        <w:szCs w:val="24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D51304B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2E6C153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9" w15:restartNumberingAfterBreak="0">
    <w:nsid w:val="30805D58"/>
    <w:multiLevelType w:val="multilevel"/>
    <w:tmpl w:val="9A1A5D9E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/>
        <w:bCs/>
        <w:i w:val="0"/>
        <w:iCs w:val="0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eastAsia"/>
        <w:b w:val="0"/>
        <w:bCs w:val="0"/>
        <w:i w:val="0"/>
        <w:iCs/>
        <w:sz w:val="24"/>
        <w:szCs w:val="24"/>
      </w:rPr>
    </w:lvl>
    <w:lvl w:ilvl="2">
      <w:start w:val="1"/>
      <w:numFmt w:val="decimal"/>
      <w:lvlText w:val="%1.%2.%3."/>
      <w:lvlJc w:val="left"/>
      <w:pPr>
        <w:ind w:left="731" w:hanging="731"/>
      </w:pPr>
      <w:rPr>
        <w:rFonts w:hint="eastAsia"/>
        <w:b w:val="0"/>
        <w:bCs w:val="0"/>
        <w:i w:val="0"/>
        <w:iCs w:val="0"/>
        <w:sz w:val="24"/>
        <w:szCs w:val="24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0" w15:restartNumberingAfterBreak="0">
    <w:nsid w:val="30C0747D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1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3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3AA2294F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5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5546DE8"/>
    <w:multiLevelType w:val="hybridMultilevel"/>
    <w:tmpl w:val="49722C64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4CCE3A8D"/>
    <w:multiLevelType w:val="hybridMultilevel"/>
    <w:tmpl w:val="D160DAEC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0DF32D0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2" w15:restartNumberingAfterBreak="0">
    <w:nsid w:val="56500E5E"/>
    <w:multiLevelType w:val="hybridMultilevel"/>
    <w:tmpl w:val="C81A40A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74F39D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4" w15:restartNumberingAfterBreak="0">
    <w:nsid w:val="5B836B22"/>
    <w:multiLevelType w:val="hybridMultilevel"/>
    <w:tmpl w:val="C922D5F4"/>
    <w:lvl w:ilvl="0" w:tplc="08588A08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ajorHAns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5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6DE10DD9"/>
    <w:multiLevelType w:val="multilevel"/>
    <w:tmpl w:val="F00EF2E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75E76F99"/>
    <w:multiLevelType w:val="hybridMultilevel"/>
    <w:tmpl w:val="FD7C0F86"/>
    <w:lvl w:ilvl="0" w:tplc="6CE282BC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1"/>
  </w:num>
  <w:num w:numId="2">
    <w:abstractNumId w:val="16"/>
  </w:num>
  <w:num w:numId="3">
    <w:abstractNumId w:val="27"/>
  </w:num>
  <w:num w:numId="4">
    <w:abstractNumId w:val="3"/>
  </w:num>
  <w:num w:numId="5">
    <w:abstractNumId w:val="20"/>
  </w:num>
  <w:num w:numId="6">
    <w:abstractNumId w:val="25"/>
  </w:num>
  <w:num w:numId="7">
    <w:abstractNumId w:val="12"/>
  </w:num>
  <w:num w:numId="8">
    <w:abstractNumId w:val="15"/>
  </w:num>
  <w:num w:numId="9">
    <w:abstractNumId w:val="5"/>
  </w:num>
  <w:num w:numId="10">
    <w:abstractNumId w:val="13"/>
  </w:num>
  <w:num w:numId="11">
    <w:abstractNumId w:val="18"/>
  </w:num>
  <w:num w:numId="12">
    <w:abstractNumId w:val="7"/>
  </w:num>
  <w:num w:numId="13">
    <w:abstractNumId w:val="2"/>
  </w:num>
  <w:num w:numId="14">
    <w:abstractNumId w:val="0"/>
  </w:num>
  <w:num w:numId="15">
    <w:abstractNumId w:val="9"/>
  </w:num>
  <w:num w:numId="16">
    <w:abstractNumId w:val="19"/>
  </w:num>
  <w:num w:numId="17">
    <w:abstractNumId w:val="17"/>
  </w:num>
  <w:num w:numId="18">
    <w:abstractNumId w:val="22"/>
  </w:num>
  <w:num w:numId="19">
    <w:abstractNumId w:val="4"/>
  </w:num>
  <w:num w:numId="20">
    <w:abstractNumId w:val="8"/>
  </w:num>
  <w:num w:numId="21">
    <w:abstractNumId w:val="23"/>
  </w:num>
  <w:num w:numId="22">
    <w:abstractNumId w:val="6"/>
  </w:num>
  <w:num w:numId="23">
    <w:abstractNumId w:val="10"/>
  </w:num>
  <w:num w:numId="24">
    <w:abstractNumId w:val="21"/>
  </w:num>
  <w:num w:numId="25">
    <w:abstractNumId w:val="14"/>
  </w:num>
  <w:num w:numId="26">
    <w:abstractNumId w:val="24"/>
  </w:num>
  <w:num w:numId="27">
    <w:abstractNumId w:val="28"/>
  </w:num>
  <w:num w:numId="28">
    <w:abstractNumId w:val="1"/>
  </w:num>
  <w:num w:numId="2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2MTYyMrQwMzA0MDNX0lEKTi0uzszPAykwqwUAXid0C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复制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va9dpvq2fzpoe0dwap5r9h5x9a9vs5fxae&quot;&gt;Jove manuscript&lt;record-ids&gt;&lt;item&gt;6&lt;/item&gt;&lt;item&gt;9&lt;/item&gt;&lt;item&gt;15&lt;/item&gt;&lt;item&gt;19&lt;/item&gt;&lt;item&gt;21&lt;/item&gt;&lt;item&gt;22&lt;/item&gt;&lt;item&gt;25&lt;/item&gt;&lt;item&gt;26&lt;/item&gt;&lt;item&gt;27&lt;/item&gt;&lt;item&gt;29&lt;/item&gt;&lt;item&gt;30&lt;/item&gt;&lt;item&gt;32&lt;/item&gt;&lt;item&gt;33&lt;/item&gt;&lt;item&gt;34&lt;/item&gt;&lt;item&gt;35&lt;/item&gt;&lt;item&gt;37&lt;/item&gt;&lt;item&gt;38&lt;/item&gt;&lt;item&gt;39&lt;/item&gt;&lt;item&gt;40&lt;/item&gt;&lt;item&gt;42&lt;/item&gt;&lt;item&gt;43&lt;/item&gt;&lt;item&gt;44&lt;/item&gt;&lt;item&gt;45&lt;/item&gt;&lt;item&gt;48&lt;/item&gt;&lt;item&gt;50&lt;/item&gt;&lt;item&gt;51&lt;/item&gt;&lt;item&gt;53&lt;/item&gt;&lt;item&gt;56&lt;/item&gt;&lt;item&gt;57&lt;/item&gt;&lt;item&gt;58&lt;/item&gt;&lt;/record-ids&gt;&lt;/item&gt;&lt;/Libraries&gt;"/>
  </w:docVars>
  <w:rsids>
    <w:rsidRoot w:val="006E4797"/>
    <w:rsid w:val="0000321C"/>
    <w:rsid w:val="00003410"/>
    <w:rsid w:val="00005D46"/>
    <w:rsid w:val="000251EA"/>
    <w:rsid w:val="000361B2"/>
    <w:rsid w:val="0004270D"/>
    <w:rsid w:val="00043C01"/>
    <w:rsid w:val="00045051"/>
    <w:rsid w:val="000462CC"/>
    <w:rsid w:val="00051B3D"/>
    <w:rsid w:val="000521DB"/>
    <w:rsid w:val="00055CBB"/>
    <w:rsid w:val="00063C16"/>
    <w:rsid w:val="0006755D"/>
    <w:rsid w:val="00073ADA"/>
    <w:rsid w:val="00077098"/>
    <w:rsid w:val="00077A01"/>
    <w:rsid w:val="00080468"/>
    <w:rsid w:val="00090330"/>
    <w:rsid w:val="0009198B"/>
    <w:rsid w:val="00095320"/>
    <w:rsid w:val="000A11E5"/>
    <w:rsid w:val="000A4F4B"/>
    <w:rsid w:val="000B0C3A"/>
    <w:rsid w:val="000B1127"/>
    <w:rsid w:val="000B1B19"/>
    <w:rsid w:val="000B3A67"/>
    <w:rsid w:val="000B596C"/>
    <w:rsid w:val="000B70FE"/>
    <w:rsid w:val="000C1C08"/>
    <w:rsid w:val="000C4C49"/>
    <w:rsid w:val="000C4D94"/>
    <w:rsid w:val="000D37E4"/>
    <w:rsid w:val="000D5D45"/>
    <w:rsid w:val="000E2EB7"/>
    <w:rsid w:val="000E5F2D"/>
    <w:rsid w:val="000F3B30"/>
    <w:rsid w:val="000F5BF2"/>
    <w:rsid w:val="00101690"/>
    <w:rsid w:val="001040CB"/>
    <w:rsid w:val="001041A2"/>
    <w:rsid w:val="00105B48"/>
    <w:rsid w:val="00110ECB"/>
    <w:rsid w:val="00111EE5"/>
    <w:rsid w:val="0011288A"/>
    <w:rsid w:val="00114A9E"/>
    <w:rsid w:val="00117588"/>
    <w:rsid w:val="00120E45"/>
    <w:rsid w:val="0012153F"/>
    <w:rsid w:val="0012301F"/>
    <w:rsid w:val="00123E85"/>
    <w:rsid w:val="00127B6B"/>
    <w:rsid w:val="0013116F"/>
    <w:rsid w:val="001316CD"/>
    <w:rsid w:val="001317BD"/>
    <w:rsid w:val="00131C67"/>
    <w:rsid w:val="0013233C"/>
    <w:rsid w:val="001367A9"/>
    <w:rsid w:val="001379A6"/>
    <w:rsid w:val="00137B8F"/>
    <w:rsid w:val="0014781C"/>
    <w:rsid w:val="001508AD"/>
    <w:rsid w:val="00162C4F"/>
    <w:rsid w:val="00164627"/>
    <w:rsid w:val="0016501C"/>
    <w:rsid w:val="00165DBF"/>
    <w:rsid w:val="00171588"/>
    <w:rsid w:val="0017333B"/>
    <w:rsid w:val="001755A3"/>
    <w:rsid w:val="00180CC6"/>
    <w:rsid w:val="00183215"/>
    <w:rsid w:val="00186089"/>
    <w:rsid w:val="00187DE0"/>
    <w:rsid w:val="00193455"/>
    <w:rsid w:val="0019418F"/>
    <w:rsid w:val="00194E60"/>
    <w:rsid w:val="001953F0"/>
    <w:rsid w:val="001A0A99"/>
    <w:rsid w:val="001A116C"/>
    <w:rsid w:val="001A5F2B"/>
    <w:rsid w:val="001B083C"/>
    <w:rsid w:val="001B2801"/>
    <w:rsid w:val="001B4986"/>
    <w:rsid w:val="001B5012"/>
    <w:rsid w:val="001B76D9"/>
    <w:rsid w:val="001C1241"/>
    <w:rsid w:val="001C3040"/>
    <w:rsid w:val="001C4E8B"/>
    <w:rsid w:val="001C5427"/>
    <w:rsid w:val="001C5EB7"/>
    <w:rsid w:val="001C6DFF"/>
    <w:rsid w:val="001D31CC"/>
    <w:rsid w:val="001D347D"/>
    <w:rsid w:val="001E75F7"/>
    <w:rsid w:val="001E7BED"/>
    <w:rsid w:val="001E7C5D"/>
    <w:rsid w:val="001F079D"/>
    <w:rsid w:val="001F14FF"/>
    <w:rsid w:val="001F21DD"/>
    <w:rsid w:val="001F3044"/>
    <w:rsid w:val="001F4837"/>
    <w:rsid w:val="001F751E"/>
    <w:rsid w:val="00201853"/>
    <w:rsid w:val="002115A9"/>
    <w:rsid w:val="002127CD"/>
    <w:rsid w:val="00215233"/>
    <w:rsid w:val="002164AB"/>
    <w:rsid w:val="002177AA"/>
    <w:rsid w:val="00220D8D"/>
    <w:rsid w:val="00221881"/>
    <w:rsid w:val="0022193C"/>
    <w:rsid w:val="0022358B"/>
    <w:rsid w:val="00223E57"/>
    <w:rsid w:val="00225EA7"/>
    <w:rsid w:val="00227E31"/>
    <w:rsid w:val="002309BA"/>
    <w:rsid w:val="002343B6"/>
    <w:rsid w:val="0023616F"/>
    <w:rsid w:val="00237427"/>
    <w:rsid w:val="00237E7E"/>
    <w:rsid w:val="00242C8D"/>
    <w:rsid w:val="00251745"/>
    <w:rsid w:val="00251E51"/>
    <w:rsid w:val="00256157"/>
    <w:rsid w:val="00257D3A"/>
    <w:rsid w:val="00260F0D"/>
    <w:rsid w:val="0026225F"/>
    <w:rsid w:val="00263B0B"/>
    <w:rsid w:val="002654A2"/>
    <w:rsid w:val="002664D0"/>
    <w:rsid w:val="00266D0A"/>
    <w:rsid w:val="00272A38"/>
    <w:rsid w:val="00274531"/>
    <w:rsid w:val="00276B6A"/>
    <w:rsid w:val="00276F43"/>
    <w:rsid w:val="00277B08"/>
    <w:rsid w:val="00277F07"/>
    <w:rsid w:val="0028026B"/>
    <w:rsid w:val="00280B4C"/>
    <w:rsid w:val="00281B55"/>
    <w:rsid w:val="002826C9"/>
    <w:rsid w:val="00291AD3"/>
    <w:rsid w:val="002936DE"/>
    <w:rsid w:val="0029513D"/>
    <w:rsid w:val="002964C3"/>
    <w:rsid w:val="002A052D"/>
    <w:rsid w:val="002A128F"/>
    <w:rsid w:val="002A35C9"/>
    <w:rsid w:val="002A6096"/>
    <w:rsid w:val="002A6254"/>
    <w:rsid w:val="002A77DC"/>
    <w:rsid w:val="002A79B3"/>
    <w:rsid w:val="002B056C"/>
    <w:rsid w:val="002B0E56"/>
    <w:rsid w:val="002B19BF"/>
    <w:rsid w:val="002B2568"/>
    <w:rsid w:val="002B4B9C"/>
    <w:rsid w:val="002B6C6D"/>
    <w:rsid w:val="002C09F0"/>
    <w:rsid w:val="002C1ECE"/>
    <w:rsid w:val="002C7011"/>
    <w:rsid w:val="002C747B"/>
    <w:rsid w:val="002C753B"/>
    <w:rsid w:val="002C7DA3"/>
    <w:rsid w:val="002D2457"/>
    <w:rsid w:val="002D3B45"/>
    <w:rsid w:val="002D46A2"/>
    <w:rsid w:val="002D4962"/>
    <w:rsid w:val="002D5144"/>
    <w:rsid w:val="002D6979"/>
    <w:rsid w:val="002D794A"/>
    <w:rsid w:val="002E222C"/>
    <w:rsid w:val="002E46EC"/>
    <w:rsid w:val="002F07FC"/>
    <w:rsid w:val="002F2304"/>
    <w:rsid w:val="002F5F7B"/>
    <w:rsid w:val="002F72E0"/>
    <w:rsid w:val="00300EE9"/>
    <w:rsid w:val="0030192F"/>
    <w:rsid w:val="0030287C"/>
    <w:rsid w:val="00303D87"/>
    <w:rsid w:val="00304425"/>
    <w:rsid w:val="00304D98"/>
    <w:rsid w:val="0030508F"/>
    <w:rsid w:val="00307019"/>
    <w:rsid w:val="00311291"/>
    <w:rsid w:val="003137E2"/>
    <w:rsid w:val="003152C8"/>
    <w:rsid w:val="00315DC1"/>
    <w:rsid w:val="00316429"/>
    <w:rsid w:val="00320716"/>
    <w:rsid w:val="00321618"/>
    <w:rsid w:val="00324775"/>
    <w:rsid w:val="00325697"/>
    <w:rsid w:val="0032614E"/>
    <w:rsid w:val="00330508"/>
    <w:rsid w:val="00332E8B"/>
    <w:rsid w:val="00333214"/>
    <w:rsid w:val="00336979"/>
    <w:rsid w:val="00341002"/>
    <w:rsid w:val="003427EE"/>
    <w:rsid w:val="00345D94"/>
    <w:rsid w:val="003463C3"/>
    <w:rsid w:val="00350008"/>
    <w:rsid w:val="00350D9C"/>
    <w:rsid w:val="00351087"/>
    <w:rsid w:val="00351A04"/>
    <w:rsid w:val="00354E07"/>
    <w:rsid w:val="00354F92"/>
    <w:rsid w:val="00357540"/>
    <w:rsid w:val="00360E84"/>
    <w:rsid w:val="003616F8"/>
    <w:rsid w:val="00362129"/>
    <w:rsid w:val="00365856"/>
    <w:rsid w:val="00365BA9"/>
    <w:rsid w:val="003705D5"/>
    <w:rsid w:val="00371838"/>
    <w:rsid w:val="00373853"/>
    <w:rsid w:val="00374BC4"/>
    <w:rsid w:val="00375465"/>
    <w:rsid w:val="00384BB0"/>
    <w:rsid w:val="00384C48"/>
    <w:rsid w:val="00385038"/>
    <w:rsid w:val="00385939"/>
    <w:rsid w:val="00390893"/>
    <w:rsid w:val="00392F66"/>
    <w:rsid w:val="00393909"/>
    <w:rsid w:val="003944C3"/>
    <w:rsid w:val="003979CD"/>
    <w:rsid w:val="003A0814"/>
    <w:rsid w:val="003A5B1C"/>
    <w:rsid w:val="003A7732"/>
    <w:rsid w:val="003A7A2C"/>
    <w:rsid w:val="003B09F9"/>
    <w:rsid w:val="003B14F1"/>
    <w:rsid w:val="003B42FD"/>
    <w:rsid w:val="003C08CE"/>
    <w:rsid w:val="003C0B21"/>
    <w:rsid w:val="003C161E"/>
    <w:rsid w:val="003C2F5D"/>
    <w:rsid w:val="003D67D1"/>
    <w:rsid w:val="003E3127"/>
    <w:rsid w:val="003E5631"/>
    <w:rsid w:val="003E69D0"/>
    <w:rsid w:val="003F4A53"/>
    <w:rsid w:val="003F727A"/>
    <w:rsid w:val="004012B4"/>
    <w:rsid w:val="00403406"/>
    <w:rsid w:val="004034BB"/>
    <w:rsid w:val="00403E86"/>
    <w:rsid w:val="00412911"/>
    <w:rsid w:val="00415A71"/>
    <w:rsid w:val="00421B7E"/>
    <w:rsid w:val="004261D6"/>
    <w:rsid w:val="00427258"/>
    <w:rsid w:val="004316F0"/>
    <w:rsid w:val="00434A43"/>
    <w:rsid w:val="00435710"/>
    <w:rsid w:val="00440357"/>
    <w:rsid w:val="00441452"/>
    <w:rsid w:val="004457E8"/>
    <w:rsid w:val="004460A0"/>
    <w:rsid w:val="00450534"/>
    <w:rsid w:val="00451097"/>
    <w:rsid w:val="0045112F"/>
    <w:rsid w:val="00451E48"/>
    <w:rsid w:val="00451FF3"/>
    <w:rsid w:val="004523F2"/>
    <w:rsid w:val="00452D9E"/>
    <w:rsid w:val="00454361"/>
    <w:rsid w:val="00455254"/>
    <w:rsid w:val="00456E92"/>
    <w:rsid w:val="00457D4E"/>
    <w:rsid w:val="00461D99"/>
    <w:rsid w:val="00466FBD"/>
    <w:rsid w:val="0047029F"/>
    <w:rsid w:val="004704B1"/>
    <w:rsid w:val="00475AE0"/>
    <w:rsid w:val="004769F6"/>
    <w:rsid w:val="00476C59"/>
    <w:rsid w:val="00476C80"/>
    <w:rsid w:val="00477E1B"/>
    <w:rsid w:val="004803ED"/>
    <w:rsid w:val="0048096C"/>
    <w:rsid w:val="004828D8"/>
    <w:rsid w:val="0048599A"/>
    <w:rsid w:val="00486751"/>
    <w:rsid w:val="00487637"/>
    <w:rsid w:val="00487F84"/>
    <w:rsid w:val="004906D9"/>
    <w:rsid w:val="00490C36"/>
    <w:rsid w:val="00492419"/>
    <w:rsid w:val="00493926"/>
    <w:rsid w:val="004A3E4E"/>
    <w:rsid w:val="004A4485"/>
    <w:rsid w:val="004A5279"/>
    <w:rsid w:val="004A74F0"/>
    <w:rsid w:val="004B02E9"/>
    <w:rsid w:val="004B05EC"/>
    <w:rsid w:val="004B58A6"/>
    <w:rsid w:val="004B74FF"/>
    <w:rsid w:val="004B7B29"/>
    <w:rsid w:val="004C479A"/>
    <w:rsid w:val="004C5FE2"/>
    <w:rsid w:val="004C626A"/>
    <w:rsid w:val="004C6761"/>
    <w:rsid w:val="004E10F3"/>
    <w:rsid w:val="004E1B2D"/>
    <w:rsid w:val="004E1E3A"/>
    <w:rsid w:val="004E218D"/>
    <w:rsid w:val="004E4F3A"/>
    <w:rsid w:val="004E6574"/>
    <w:rsid w:val="004E6C99"/>
    <w:rsid w:val="004E740B"/>
    <w:rsid w:val="004E7A19"/>
    <w:rsid w:val="004F0C13"/>
    <w:rsid w:val="004F116C"/>
    <w:rsid w:val="004F21D5"/>
    <w:rsid w:val="004F258E"/>
    <w:rsid w:val="004F6450"/>
    <w:rsid w:val="004F7994"/>
    <w:rsid w:val="005001FA"/>
    <w:rsid w:val="00502070"/>
    <w:rsid w:val="00502891"/>
    <w:rsid w:val="00507834"/>
    <w:rsid w:val="0050796C"/>
    <w:rsid w:val="00512593"/>
    <w:rsid w:val="005131E3"/>
    <w:rsid w:val="0051350B"/>
    <w:rsid w:val="00515C4C"/>
    <w:rsid w:val="00520CC6"/>
    <w:rsid w:val="00521057"/>
    <w:rsid w:val="005214DE"/>
    <w:rsid w:val="00521853"/>
    <w:rsid w:val="00522643"/>
    <w:rsid w:val="00524C23"/>
    <w:rsid w:val="005250DD"/>
    <w:rsid w:val="0053171D"/>
    <w:rsid w:val="0053582E"/>
    <w:rsid w:val="0053704D"/>
    <w:rsid w:val="00537EBD"/>
    <w:rsid w:val="0054201F"/>
    <w:rsid w:val="00542938"/>
    <w:rsid w:val="00551923"/>
    <w:rsid w:val="00551D82"/>
    <w:rsid w:val="00551DA7"/>
    <w:rsid w:val="00557718"/>
    <w:rsid w:val="005578F3"/>
    <w:rsid w:val="00561884"/>
    <w:rsid w:val="00561E83"/>
    <w:rsid w:val="00565638"/>
    <w:rsid w:val="00566A8F"/>
    <w:rsid w:val="00571D66"/>
    <w:rsid w:val="005770CE"/>
    <w:rsid w:val="00580058"/>
    <w:rsid w:val="005804A5"/>
    <w:rsid w:val="005811BA"/>
    <w:rsid w:val="00581A54"/>
    <w:rsid w:val="005840CE"/>
    <w:rsid w:val="005865EB"/>
    <w:rsid w:val="00587279"/>
    <w:rsid w:val="0059453E"/>
    <w:rsid w:val="00596151"/>
    <w:rsid w:val="005966C0"/>
    <w:rsid w:val="005A303C"/>
    <w:rsid w:val="005A490A"/>
    <w:rsid w:val="005A5A3C"/>
    <w:rsid w:val="005A72A3"/>
    <w:rsid w:val="005B1E90"/>
    <w:rsid w:val="005B3A9F"/>
    <w:rsid w:val="005B3BDD"/>
    <w:rsid w:val="005B5177"/>
    <w:rsid w:val="005B6467"/>
    <w:rsid w:val="005B7267"/>
    <w:rsid w:val="005B7639"/>
    <w:rsid w:val="005C0CE8"/>
    <w:rsid w:val="005C12B0"/>
    <w:rsid w:val="005C19B0"/>
    <w:rsid w:val="005C43A1"/>
    <w:rsid w:val="005C547C"/>
    <w:rsid w:val="005D02AB"/>
    <w:rsid w:val="005D2C5C"/>
    <w:rsid w:val="005D60FB"/>
    <w:rsid w:val="005D7452"/>
    <w:rsid w:val="005E1631"/>
    <w:rsid w:val="005E4CA9"/>
    <w:rsid w:val="005E4D47"/>
    <w:rsid w:val="005E6089"/>
    <w:rsid w:val="005E7BB9"/>
    <w:rsid w:val="005F0350"/>
    <w:rsid w:val="005F35BE"/>
    <w:rsid w:val="005F6DF2"/>
    <w:rsid w:val="006024DD"/>
    <w:rsid w:val="00603D97"/>
    <w:rsid w:val="00603F53"/>
    <w:rsid w:val="00606641"/>
    <w:rsid w:val="00610F87"/>
    <w:rsid w:val="00611031"/>
    <w:rsid w:val="00614C5E"/>
    <w:rsid w:val="0061514B"/>
    <w:rsid w:val="00617A16"/>
    <w:rsid w:val="00622578"/>
    <w:rsid w:val="00626ED7"/>
    <w:rsid w:val="00631325"/>
    <w:rsid w:val="006327B6"/>
    <w:rsid w:val="00635DB2"/>
    <w:rsid w:val="00637F65"/>
    <w:rsid w:val="0064550E"/>
    <w:rsid w:val="00647838"/>
    <w:rsid w:val="00653DAF"/>
    <w:rsid w:val="006552DE"/>
    <w:rsid w:val="00657811"/>
    <w:rsid w:val="0067083A"/>
    <w:rsid w:val="00670C75"/>
    <w:rsid w:val="00676C3C"/>
    <w:rsid w:val="0067716C"/>
    <w:rsid w:val="00682DE4"/>
    <w:rsid w:val="0068399C"/>
    <w:rsid w:val="00691C5D"/>
    <w:rsid w:val="00697148"/>
    <w:rsid w:val="006A3669"/>
    <w:rsid w:val="006A5B36"/>
    <w:rsid w:val="006A5EB9"/>
    <w:rsid w:val="006A64E7"/>
    <w:rsid w:val="006A693F"/>
    <w:rsid w:val="006A6C4A"/>
    <w:rsid w:val="006B0B58"/>
    <w:rsid w:val="006B44D7"/>
    <w:rsid w:val="006B460C"/>
    <w:rsid w:val="006B4810"/>
    <w:rsid w:val="006B6069"/>
    <w:rsid w:val="006C0456"/>
    <w:rsid w:val="006C40C5"/>
    <w:rsid w:val="006C48AD"/>
    <w:rsid w:val="006C7225"/>
    <w:rsid w:val="006D04E0"/>
    <w:rsid w:val="006D172D"/>
    <w:rsid w:val="006D294E"/>
    <w:rsid w:val="006D5096"/>
    <w:rsid w:val="006D5581"/>
    <w:rsid w:val="006E245A"/>
    <w:rsid w:val="006E2D7B"/>
    <w:rsid w:val="006E2F2C"/>
    <w:rsid w:val="006E4797"/>
    <w:rsid w:val="006E54EC"/>
    <w:rsid w:val="006E5B86"/>
    <w:rsid w:val="006E6515"/>
    <w:rsid w:val="006F2CE0"/>
    <w:rsid w:val="006F3CEE"/>
    <w:rsid w:val="006F3F17"/>
    <w:rsid w:val="00703710"/>
    <w:rsid w:val="00705339"/>
    <w:rsid w:val="0070693D"/>
    <w:rsid w:val="00707FFB"/>
    <w:rsid w:val="00710D5E"/>
    <w:rsid w:val="00710DFC"/>
    <w:rsid w:val="007120EB"/>
    <w:rsid w:val="00714521"/>
    <w:rsid w:val="00714696"/>
    <w:rsid w:val="00715273"/>
    <w:rsid w:val="00717687"/>
    <w:rsid w:val="00720E63"/>
    <w:rsid w:val="00734D9B"/>
    <w:rsid w:val="007405CA"/>
    <w:rsid w:val="007409EE"/>
    <w:rsid w:val="00741E60"/>
    <w:rsid w:val="00741E6E"/>
    <w:rsid w:val="00742CAD"/>
    <w:rsid w:val="0074558D"/>
    <w:rsid w:val="00751B37"/>
    <w:rsid w:val="00752F63"/>
    <w:rsid w:val="00754C78"/>
    <w:rsid w:val="00763672"/>
    <w:rsid w:val="00763AC5"/>
    <w:rsid w:val="00764603"/>
    <w:rsid w:val="00764DC7"/>
    <w:rsid w:val="00764DD8"/>
    <w:rsid w:val="0076529F"/>
    <w:rsid w:val="0076551A"/>
    <w:rsid w:val="00765657"/>
    <w:rsid w:val="00765F3B"/>
    <w:rsid w:val="00767ED1"/>
    <w:rsid w:val="00777A7A"/>
    <w:rsid w:val="00777CBA"/>
    <w:rsid w:val="00777CE9"/>
    <w:rsid w:val="00780DA7"/>
    <w:rsid w:val="00780F25"/>
    <w:rsid w:val="007821E1"/>
    <w:rsid w:val="00783161"/>
    <w:rsid w:val="00784962"/>
    <w:rsid w:val="00785676"/>
    <w:rsid w:val="00785ADE"/>
    <w:rsid w:val="00786020"/>
    <w:rsid w:val="00787FB9"/>
    <w:rsid w:val="00791FCF"/>
    <w:rsid w:val="00793024"/>
    <w:rsid w:val="007950F9"/>
    <w:rsid w:val="0079707D"/>
    <w:rsid w:val="007A1745"/>
    <w:rsid w:val="007A767E"/>
    <w:rsid w:val="007B3683"/>
    <w:rsid w:val="007C1676"/>
    <w:rsid w:val="007C265E"/>
    <w:rsid w:val="007C30ED"/>
    <w:rsid w:val="007C401C"/>
    <w:rsid w:val="007C5117"/>
    <w:rsid w:val="007C6584"/>
    <w:rsid w:val="007C68B4"/>
    <w:rsid w:val="007C7D20"/>
    <w:rsid w:val="007D46FD"/>
    <w:rsid w:val="007E2282"/>
    <w:rsid w:val="007E237E"/>
    <w:rsid w:val="007E4717"/>
    <w:rsid w:val="007E7E73"/>
    <w:rsid w:val="007F30AA"/>
    <w:rsid w:val="007F374B"/>
    <w:rsid w:val="007F7916"/>
    <w:rsid w:val="00801306"/>
    <w:rsid w:val="0080181A"/>
    <w:rsid w:val="00804E4A"/>
    <w:rsid w:val="00806222"/>
    <w:rsid w:val="00807218"/>
    <w:rsid w:val="0081624D"/>
    <w:rsid w:val="00820028"/>
    <w:rsid w:val="00821E62"/>
    <w:rsid w:val="00822746"/>
    <w:rsid w:val="00824F63"/>
    <w:rsid w:val="0082557C"/>
    <w:rsid w:val="008257E0"/>
    <w:rsid w:val="00825CD4"/>
    <w:rsid w:val="00830996"/>
    <w:rsid w:val="008316D7"/>
    <w:rsid w:val="00832637"/>
    <w:rsid w:val="008337CF"/>
    <w:rsid w:val="00834812"/>
    <w:rsid w:val="00844A9D"/>
    <w:rsid w:val="00847028"/>
    <w:rsid w:val="008514B9"/>
    <w:rsid w:val="00851FEC"/>
    <w:rsid w:val="008522F9"/>
    <w:rsid w:val="00853C88"/>
    <w:rsid w:val="0085690B"/>
    <w:rsid w:val="00856F27"/>
    <w:rsid w:val="00857B99"/>
    <w:rsid w:val="00857DBC"/>
    <w:rsid w:val="008704E3"/>
    <w:rsid w:val="0087182E"/>
    <w:rsid w:val="00872508"/>
    <w:rsid w:val="008726E9"/>
    <w:rsid w:val="008745BF"/>
    <w:rsid w:val="00874EAF"/>
    <w:rsid w:val="0087683A"/>
    <w:rsid w:val="0088151E"/>
    <w:rsid w:val="00883039"/>
    <w:rsid w:val="00883394"/>
    <w:rsid w:val="008864B7"/>
    <w:rsid w:val="008927DF"/>
    <w:rsid w:val="00892E83"/>
    <w:rsid w:val="00894D04"/>
    <w:rsid w:val="00897695"/>
    <w:rsid w:val="0089771F"/>
    <w:rsid w:val="00897C74"/>
    <w:rsid w:val="008A5989"/>
    <w:rsid w:val="008B2400"/>
    <w:rsid w:val="008B3F46"/>
    <w:rsid w:val="008B4583"/>
    <w:rsid w:val="008B5722"/>
    <w:rsid w:val="008B67A0"/>
    <w:rsid w:val="008C08A6"/>
    <w:rsid w:val="008C3F61"/>
    <w:rsid w:val="008C6D9D"/>
    <w:rsid w:val="008D0EB1"/>
    <w:rsid w:val="008D16EC"/>
    <w:rsid w:val="008D623C"/>
    <w:rsid w:val="008D6960"/>
    <w:rsid w:val="008E0B68"/>
    <w:rsid w:val="008E1155"/>
    <w:rsid w:val="008E1E0C"/>
    <w:rsid w:val="008E5EAD"/>
    <w:rsid w:val="008F1C6E"/>
    <w:rsid w:val="008F2575"/>
    <w:rsid w:val="008F55BE"/>
    <w:rsid w:val="0090181F"/>
    <w:rsid w:val="00901D61"/>
    <w:rsid w:val="00903658"/>
    <w:rsid w:val="009056CF"/>
    <w:rsid w:val="009070B4"/>
    <w:rsid w:val="00910872"/>
    <w:rsid w:val="009126D8"/>
    <w:rsid w:val="0091422D"/>
    <w:rsid w:val="00916302"/>
    <w:rsid w:val="009232A8"/>
    <w:rsid w:val="00923E8D"/>
    <w:rsid w:val="00927819"/>
    <w:rsid w:val="00931982"/>
    <w:rsid w:val="00931BB5"/>
    <w:rsid w:val="0093221E"/>
    <w:rsid w:val="00932A16"/>
    <w:rsid w:val="00935C12"/>
    <w:rsid w:val="009368E0"/>
    <w:rsid w:val="0093743E"/>
    <w:rsid w:val="0094242A"/>
    <w:rsid w:val="00942945"/>
    <w:rsid w:val="00942CCD"/>
    <w:rsid w:val="009433DE"/>
    <w:rsid w:val="009449AF"/>
    <w:rsid w:val="00944E3C"/>
    <w:rsid w:val="00946918"/>
    <w:rsid w:val="009477BA"/>
    <w:rsid w:val="00957B62"/>
    <w:rsid w:val="00960A46"/>
    <w:rsid w:val="00962EEE"/>
    <w:rsid w:val="00972B6E"/>
    <w:rsid w:val="00975930"/>
    <w:rsid w:val="00975E0A"/>
    <w:rsid w:val="00976165"/>
    <w:rsid w:val="009774F7"/>
    <w:rsid w:val="00980990"/>
    <w:rsid w:val="009829FA"/>
    <w:rsid w:val="00982C43"/>
    <w:rsid w:val="009830BB"/>
    <w:rsid w:val="009850A3"/>
    <w:rsid w:val="009871E2"/>
    <w:rsid w:val="0099182A"/>
    <w:rsid w:val="00991A0A"/>
    <w:rsid w:val="00991FCC"/>
    <w:rsid w:val="009927EA"/>
    <w:rsid w:val="00992DEA"/>
    <w:rsid w:val="00994533"/>
    <w:rsid w:val="0099459C"/>
    <w:rsid w:val="009953BE"/>
    <w:rsid w:val="009A2C21"/>
    <w:rsid w:val="009A4F8B"/>
    <w:rsid w:val="009A57AA"/>
    <w:rsid w:val="009A73FF"/>
    <w:rsid w:val="009B3353"/>
    <w:rsid w:val="009B4C99"/>
    <w:rsid w:val="009B517B"/>
    <w:rsid w:val="009B56A0"/>
    <w:rsid w:val="009C0F0D"/>
    <w:rsid w:val="009C5F46"/>
    <w:rsid w:val="009C7727"/>
    <w:rsid w:val="009D08A3"/>
    <w:rsid w:val="009D1BE7"/>
    <w:rsid w:val="009D319A"/>
    <w:rsid w:val="009D3D9A"/>
    <w:rsid w:val="009D46E0"/>
    <w:rsid w:val="009D5881"/>
    <w:rsid w:val="009E4DF0"/>
    <w:rsid w:val="009F400B"/>
    <w:rsid w:val="00A06131"/>
    <w:rsid w:val="00A0686A"/>
    <w:rsid w:val="00A10F17"/>
    <w:rsid w:val="00A15B88"/>
    <w:rsid w:val="00A167B1"/>
    <w:rsid w:val="00A208CA"/>
    <w:rsid w:val="00A36137"/>
    <w:rsid w:val="00A43539"/>
    <w:rsid w:val="00A47BE9"/>
    <w:rsid w:val="00A55099"/>
    <w:rsid w:val="00A555A9"/>
    <w:rsid w:val="00A55B1D"/>
    <w:rsid w:val="00A61A80"/>
    <w:rsid w:val="00A64A63"/>
    <w:rsid w:val="00A651F5"/>
    <w:rsid w:val="00A66A45"/>
    <w:rsid w:val="00A74192"/>
    <w:rsid w:val="00A77392"/>
    <w:rsid w:val="00A77F11"/>
    <w:rsid w:val="00A83002"/>
    <w:rsid w:val="00A84105"/>
    <w:rsid w:val="00A85283"/>
    <w:rsid w:val="00A863BB"/>
    <w:rsid w:val="00A866A4"/>
    <w:rsid w:val="00A90453"/>
    <w:rsid w:val="00A9142F"/>
    <w:rsid w:val="00A95632"/>
    <w:rsid w:val="00AA3590"/>
    <w:rsid w:val="00AA5165"/>
    <w:rsid w:val="00AA5939"/>
    <w:rsid w:val="00AA6F22"/>
    <w:rsid w:val="00AB4C63"/>
    <w:rsid w:val="00AB6021"/>
    <w:rsid w:val="00AB7898"/>
    <w:rsid w:val="00AC0963"/>
    <w:rsid w:val="00AC2334"/>
    <w:rsid w:val="00AD1825"/>
    <w:rsid w:val="00AD39A9"/>
    <w:rsid w:val="00AD5248"/>
    <w:rsid w:val="00AD5BAF"/>
    <w:rsid w:val="00AD635F"/>
    <w:rsid w:val="00AE203B"/>
    <w:rsid w:val="00AE2816"/>
    <w:rsid w:val="00AE5D70"/>
    <w:rsid w:val="00AE71E5"/>
    <w:rsid w:val="00AE73F1"/>
    <w:rsid w:val="00AF1006"/>
    <w:rsid w:val="00AF1F5F"/>
    <w:rsid w:val="00AF2A36"/>
    <w:rsid w:val="00AF7230"/>
    <w:rsid w:val="00AF7371"/>
    <w:rsid w:val="00B020BE"/>
    <w:rsid w:val="00B0290E"/>
    <w:rsid w:val="00B05D42"/>
    <w:rsid w:val="00B126A3"/>
    <w:rsid w:val="00B132F9"/>
    <w:rsid w:val="00B161BD"/>
    <w:rsid w:val="00B21FE6"/>
    <w:rsid w:val="00B22EB2"/>
    <w:rsid w:val="00B263AC"/>
    <w:rsid w:val="00B266E6"/>
    <w:rsid w:val="00B32407"/>
    <w:rsid w:val="00B34381"/>
    <w:rsid w:val="00B34C80"/>
    <w:rsid w:val="00B36BBB"/>
    <w:rsid w:val="00B37FE8"/>
    <w:rsid w:val="00B406CD"/>
    <w:rsid w:val="00B4213F"/>
    <w:rsid w:val="00B441E0"/>
    <w:rsid w:val="00B46B18"/>
    <w:rsid w:val="00B50E81"/>
    <w:rsid w:val="00B51463"/>
    <w:rsid w:val="00B5162A"/>
    <w:rsid w:val="00B51D75"/>
    <w:rsid w:val="00B542DE"/>
    <w:rsid w:val="00B54EBC"/>
    <w:rsid w:val="00B564BF"/>
    <w:rsid w:val="00B572A0"/>
    <w:rsid w:val="00B6359C"/>
    <w:rsid w:val="00B64EDB"/>
    <w:rsid w:val="00B65230"/>
    <w:rsid w:val="00B65537"/>
    <w:rsid w:val="00B70887"/>
    <w:rsid w:val="00B716A8"/>
    <w:rsid w:val="00B716B8"/>
    <w:rsid w:val="00B7204D"/>
    <w:rsid w:val="00B76A50"/>
    <w:rsid w:val="00B812EA"/>
    <w:rsid w:val="00B830E0"/>
    <w:rsid w:val="00B8581B"/>
    <w:rsid w:val="00B95212"/>
    <w:rsid w:val="00B95B2A"/>
    <w:rsid w:val="00B97091"/>
    <w:rsid w:val="00BA6015"/>
    <w:rsid w:val="00BB7A5F"/>
    <w:rsid w:val="00BC1FA4"/>
    <w:rsid w:val="00BC2208"/>
    <w:rsid w:val="00BC2C52"/>
    <w:rsid w:val="00BC56C4"/>
    <w:rsid w:val="00BC70A8"/>
    <w:rsid w:val="00BC749E"/>
    <w:rsid w:val="00BC7CD6"/>
    <w:rsid w:val="00BD0AD5"/>
    <w:rsid w:val="00BD1E90"/>
    <w:rsid w:val="00BD5AD7"/>
    <w:rsid w:val="00BD638C"/>
    <w:rsid w:val="00BE2465"/>
    <w:rsid w:val="00BE29A2"/>
    <w:rsid w:val="00BE570F"/>
    <w:rsid w:val="00BE7F26"/>
    <w:rsid w:val="00BF4AE7"/>
    <w:rsid w:val="00BF4CED"/>
    <w:rsid w:val="00BF5041"/>
    <w:rsid w:val="00C008FE"/>
    <w:rsid w:val="00C018B3"/>
    <w:rsid w:val="00C023C2"/>
    <w:rsid w:val="00C058E3"/>
    <w:rsid w:val="00C078D3"/>
    <w:rsid w:val="00C07A28"/>
    <w:rsid w:val="00C07CCE"/>
    <w:rsid w:val="00C10401"/>
    <w:rsid w:val="00C124BC"/>
    <w:rsid w:val="00C13275"/>
    <w:rsid w:val="00C13FA3"/>
    <w:rsid w:val="00C1503D"/>
    <w:rsid w:val="00C15293"/>
    <w:rsid w:val="00C15624"/>
    <w:rsid w:val="00C1639A"/>
    <w:rsid w:val="00C214DC"/>
    <w:rsid w:val="00C2177F"/>
    <w:rsid w:val="00C23D46"/>
    <w:rsid w:val="00C2610A"/>
    <w:rsid w:val="00C27A38"/>
    <w:rsid w:val="00C30B35"/>
    <w:rsid w:val="00C32A6D"/>
    <w:rsid w:val="00C3456F"/>
    <w:rsid w:val="00C369D2"/>
    <w:rsid w:val="00C47FE4"/>
    <w:rsid w:val="00C52F4D"/>
    <w:rsid w:val="00C56BA2"/>
    <w:rsid w:val="00C57410"/>
    <w:rsid w:val="00C614B6"/>
    <w:rsid w:val="00C615CE"/>
    <w:rsid w:val="00C62819"/>
    <w:rsid w:val="00C646EA"/>
    <w:rsid w:val="00C66C13"/>
    <w:rsid w:val="00C6731C"/>
    <w:rsid w:val="00C71DFD"/>
    <w:rsid w:val="00C77180"/>
    <w:rsid w:val="00C831F5"/>
    <w:rsid w:val="00C83A12"/>
    <w:rsid w:val="00C84628"/>
    <w:rsid w:val="00C85606"/>
    <w:rsid w:val="00C86482"/>
    <w:rsid w:val="00C86B40"/>
    <w:rsid w:val="00C90C2A"/>
    <w:rsid w:val="00C91B7B"/>
    <w:rsid w:val="00C92BCF"/>
    <w:rsid w:val="00C938B2"/>
    <w:rsid w:val="00C95DD8"/>
    <w:rsid w:val="00C96BDF"/>
    <w:rsid w:val="00C97F90"/>
    <w:rsid w:val="00CA0D9C"/>
    <w:rsid w:val="00CA18B0"/>
    <w:rsid w:val="00CA19D5"/>
    <w:rsid w:val="00CA3A54"/>
    <w:rsid w:val="00CA420F"/>
    <w:rsid w:val="00CB1B0C"/>
    <w:rsid w:val="00CB3392"/>
    <w:rsid w:val="00CB6398"/>
    <w:rsid w:val="00CB6EB3"/>
    <w:rsid w:val="00CC6813"/>
    <w:rsid w:val="00CC77D1"/>
    <w:rsid w:val="00CD061C"/>
    <w:rsid w:val="00CD731F"/>
    <w:rsid w:val="00CD749B"/>
    <w:rsid w:val="00CD7E21"/>
    <w:rsid w:val="00CE2A22"/>
    <w:rsid w:val="00CE370C"/>
    <w:rsid w:val="00CE4A6F"/>
    <w:rsid w:val="00CE5A3C"/>
    <w:rsid w:val="00CE734E"/>
    <w:rsid w:val="00CF08FF"/>
    <w:rsid w:val="00CF2E40"/>
    <w:rsid w:val="00CF3B96"/>
    <w:rsid w:val="00CF48B2"/>
    <w:rsid w:val="00CF587B"/>
    <w:rsid w:val="00CF5C7C"/>
    <w:rsid w:val="00CF76C7"/>
    <w:rsid w:val="00CF7D60"/>
    <w:rsid w:val="00D03CC1"/>
    <w:rsid w:val="00D06B03"/>
    <w:rsid w:val="00D0738F"/>
    <w:rsid w:val="00D11657"/>
    <w:rsid w:val="00D129D1"/>
    <w:rsid w:val="00D14140"/>
    <w:rsid w:val="00D20F7C"/>
    <w:rsid w:val="00D21C07"/>
    <w:rsid w:val="00D33ED3"/>
    <w:rsid w:val="00D43E81"/>
    <w:rsid w:val="00D50AC8"/>
    <w:rsid w:val="00D523D8"/>
    <w:rsid w:val="00D5252A"/>
    <w:rsid w:val="00D52A8C"/>
    <w:rsid w:val="00D56A9F"/>
    <w:rsid w:val="00D617E4"/>
    <w:rsid w:val="00D665C7"/>
    <w:rsid w:val="00D6766F"/>
    <w:rsid w:val="00D72928"/>
    <w:rsid w:val="00D77259"/>
    <w:rsid w:val="00D801C0"/>
    <w:rsid w:val="00D82236"/>
    <w:rsid w:val="00D85463"/>
    <w:rsid w:val="00D85765"/>
    <w:rsid w:val="00D87384"/>
    <w:rsid w:val="00D90811"/>
    <w:rsid w:val="00D95B4A"/>
    <w:rsid w:val="00DA0914"/>
    <w:rsid w:val="00DA4800"/>
    <w:rsid w:val="00DA52B8"/>
    <w:rsid w:val="00DA686B"/>
    <w:rsid w:val="00DA7A16"/>
    <w:rsid w:val="00DB0C08"/>
    <w:rsid w:val="00DB594E"/>
    <w:rsid w:val="00DB76F1"/>
    <w:rsid w:val="00DC00A4"/>
    <w:rsid w:val="00DC2F31"/>
    <w:rsid w:val="00DC3540"/>
    <w:rsid w:val="00DC700B"/>
    <w:rsid w:val="00DC7DED"/>
    <w:rsid w:val="00DD17ED"/>
    <w:rsid w:val="00DD26A9"/>
    <w:rsid w:val="00DD759A"/>
    <w:rsid w:val="00DE336B"/>
    <w:rsid w:val="00DE4999"/>
    <w:rsid w:val="00DE6362"/>
    <w:rsid w:val="00DE7B86"/>
    <w:rsid w:val="00DF1CAB"/>
    <w:rsid w:val="00DF2F4F"/>
    <w:rsid w:val="00DF4100"/>
    <w:rsid w:val="00E042BD"/>
    <w:rsid w:val="00E050D2"/>
    <w:rsid w:val="00E068C5"/>
    <w:rsid w:val="00E071A6"/>
    <w:rsid w:val="00E11094"/>
    <w:rsid w:val="00E112F8"/>
    <w:rsid w:val="00E14202"/>
    <w:rsid w:val="00E2181C"/>
    <w:rsid w:val="00E24CD5"/>
    <w:rsid w:val="00E25FCD"/>
    <w:rsid w:val="00E26B24"/>
    <w:rsid w:val="00E30A56"/>
    <w:rsid w:val="00E32EBE"/>
    <w:rsid w:val="00E41FA1"/>
    <w:rsid w:val="00E44C4E"/>
    <w:rsid w:val="00E46AB4"/>
    <w:rsid w:val="00E47579"/>
    <w:rsid w:val="00E500CA"/>
    <w:rsid w:val="00E51361"/>
    <w:rsid w:val="00E5204E"/>
    <w:rsid w:val="00E543E5"/>
    <w:rsid w:val="00E56202"/>
    <w:rsid w:val="00E5727E"/>
    <w:rsid w:val="00E6178D"/>
    <w:rsid w:val="00E63119"/>
    <w:rsid w:val="00E665F3"/>
    <w:rsid w:val="00E70EC5"/>
    <w:rsid w:val="00E76E02"/>
    <w:rsid w:val="00E80AB0"/>
    <w:rsid w:val="00E83E7B"/>
    <w:rsid w:val="00E85A53"/>
    <w:rsid w:val="00E86341"/>
    <w:rsid w:val="00E87C54"/>
    <w:rsid w:val="00E97012"/>
    <w:rsid w:val="00E97EC8"/>
    <w:rsid w:val="00EA058E"/>
    <w:rsid w:val="00EA200E"/>
    <w:rsid w:val="00EA3F8E"/>
    <w:rsid w:val="00EA6D29"/>
    <w:rsid w:val="00EB0AC7"/>
    <w:rsid w:val="00EB1E68"/>
    <w:rsid w:val="00EB58C7"/>
    <w:rsid w:val="00EC42C0"/>
    <w:rsid w:val="00EC4471"/>
    <w:rsid w:val="00EC67FA"/>
    <w:rsid w:val="00ED45B2"/>
    <w:rsid w:val="00ED561A"/>
    <w:rsid w:val="00EF0BCA"/>
    <w:rsid w:val="00EF1578"/>
    <w:rsid w:val="00EF6465"/>
    <w:rsid w:val="00F026E0"/>
    <w:rsid w:val="00F02A58"/>
    <w:rsid w:val="00F04E46"/>
    <w:rsid w:val="00F07AB6"/>
    <w:rsid w:val="00F07AD7"/>
    <w:rsid w:val="00F07E19"/>
    <w:rsid w:val="00F133DF"/>
    <w:rsid w:val="00F13B85"/>
    <w:rsid w:val="00F148A5"/>
    <w:rsid w:val="00F14E2F"/>
    <w:rsid w:val="00F157B3"/>
    <w:rsid w:val="00F15F55"/>
    <w:rsid w:val="00F20BEE"/>
    <w:rsid w:val="00F234A6"/>
    <w:rsid w:val="00F26795"/>
    <w:rsid w:val="00F30AAE"/>
    <w:rsid w:val="00F30DC3"/>
    <w:rsid w:val="00F35B1A"/>
    <w:rsid w:val="00F43AF7"/>
    <w:rsid w:val="00F44760"/>
    <w:rsid w:val="00F458AA"/>
    <w:rsid w:val="00F45F8E"/>
    <w:rsid w:val="00F47854"/>
    <w:rsid w:val="00F528C5"/>
    <w:rsid w:val="00F52FFA"/>
    <w:rsid w:val="00F54B3A"/>
    <w:rsid w:val="00F5749B"/>
    <w:rsid w:val="00F57B6F"/>
    <w:rsid w:val="00F61577"/>
    <w:rsid w:val="00F6537F"/>
    <w:rsid w:val="00F70884"/>
    <w:rsid w:val="00F72440"/>
    <w:rsid w:val="00F7415A"/>
    <w:rsid w:val="00F769D0"/>
    <w:rsid w:val="00F81463"/>
    <w:rsid w:val="00F859A8"/>
    <w:rsid w:val="00F907D1"/>
    <w:rsid w:val="00F92C13"/>
    <w:rsid w:val="00F9448E"/>
    <w:rsid w:val="00F9553C"/>
    <w:rsid w:val="00F971F1"/>
    <w:rsid w:val="00FA7358"/>
    <w:rsid w:val="00FB08BE"/>
    <w:rsid w:val="00FB5F83"/>
    <w:rsid w:val="00FB72A1"/>
    <w:rsid w:val="00FC209D"/>
    <w:rsid w:val="00FC2108"/>
    <w:rsid w:val="00FC3BD3"/>
    <w:rsid w:val="00FD0824"/>
    <w:rsid w:val="00FD2DDE"/>
    <w:rsid w:val="00FD5225"/>
    <w:rsid w:val="00FE2384"/>
    <w:rsid w:val="00FE3C9D"/>
    <w:rsid w:val="00FF2D84"/>
    <w:rsid w:val="00FF6471"/>
    <w:rsid w:val="00FF79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72928"/>
    <w:pPr>
      <w:ind w:firstLineChars="200" w:firstLine="420"/>
    </w:pPr>
  </w:style>
  <w:style w:type="paragraph" w:styleId="Footer">
    <w:name w:val="footer"/>
    <w:basedOn w:val="Normal"/>
    <w:link w:val="FooterChar"/>
    <w:uiPriority w:val="99"/>
    <w:unhideWhenUsed/>
    <w:rsid w:val="00BC749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C749E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27B6B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127B6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127B6B"/>
    <w:pPr>
      <w:jc w:val="left"/>
    </w:pPr>
    <w:rPr>
      <w:rFonts w:ascii="DengXian" w:eastAsia="Times New Roman" w:hAnsi="DengXian" w:cs="Times New Roman"/>
      <w:kern w:val="2"/>
      <w:sz w:val="28"/>
      <w:szCs w:val="22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27B6B"/>
    <w:rPr>
      <w:rFonts w:ascii="DengXian" w:eastAsia="Times New Roman" w:hAnsi="DengXian" w:cs="Times New Roman"/>
      <w:kern w:val="2"/>
      <w:sz w:val="28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251E51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251E51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251E51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251E51"/>
    <w:rPr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631"/>
    <w:rPr>
      <w:rFonts w:ascii="Calibri" w:eastAsiaTheme="minorEastAsia" w:hAnsi="Calibri" w:cs="Calibri"/>
      <w:b/>
      <w:bCs/>
      <w:kern w:val="0"/>
      <w:sz w:val="24"/>
      <w:szCs w:val="24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631"/>
    <w:rPr>
      <w:rFonts w:ascii="DengXian" w:eastAsia="Times New Roman" w:hAnsi="DengXian" w:cs="Times New Roman"/>
      <w:b/>
      <w:bCs/>
      <w:kern w:val="2"/>
      <w:sz w:val="28"/>
      <w:szCs w:val="22"/>
      <w:lang w:eastAsia="zh-CN"/>
    </w:rPr>
  </w:style>
  <w:style w:type="paragraph" w:styleId="Revision">
    <w:name w:val="Revision"/>
    <w:hidden/>
    <w:uiPriority w:val="99"/>
    <w:semiHidden/>
    <w:rsid w:val="003E5631"/>
    <w:pPr>
      <w:widowControl/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E5631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631"/>
    <w:rPr>
      <w:rFonts w:ascii="SimSun" w:eastAsia="SimSun"/>
      <w:sz w:val="18"/>
      <w:szCs w:val="18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859A8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F859A8"/>
  </w:style>
  <w:style w:type="paragraph" w:styleId="Header">
    <w:name w:val="header"/>
    <w:basedOn w:val="Normal"/>
    <w:link w:val="HeaderChar"/>
    <w:uiPriority w:val="99"/>
    <w:unhideWhenUsed/>
    <w:rsid w:val="00E5136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51361"/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A6F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6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5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62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908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2595lwj@mail.nwpu.edu.cn" TargetMode="External"/><Relationship Id="rId13" Type="http://schemas.openxmlformats.org/officeDocument/2006/relationships/hyperlink" Target="mailto:zhangruixue@nwpu.edu.cn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381425959@qq.com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770566515@qq.com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husijun211@nwpu.edu.cn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miaomia@mail.nwpu.edu.cn" TargetMode="External"/><Relationship Id="rId14" Type="http://schemas.openxmlformats.org/officeDocument/2006/relationships/hyperlink" Target="mailto:zhangruixue@nwpu.edu.c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B5B88D-E86E-144F-B9A1-CA546D1256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659</Words>
  <Characters>32258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9-22T15:48:00Z</dcterms:created>
  <dcterms:modified xsi:type="dcterms:W3CDTF">2021-09-23T17:23:00Z</dcterms:modified>
</cp:coreProperties>
</file>